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C8C6D8F" w14:textId="34266B73" w:rsidR="007F4DA2" w:rsidRPr="00204541" w:rsidRDefault="007F4DA2" w:rsidP="007F4DA2">
      <w:pPr>
        <w:contextualSpacing/>
        <w:rPr>
          <w:rFonts w:ascii="Times New Roman" w:hAnsi="Times New Roman" w:cs="Times New Roman"/>
          <w:sz w:val="20"/>
          <w:szCs w:val="20"/>
        </w:rPr>
      </w:pPr>
      <w:r w:rsidRPr="00A272C0">
        <w:rPr>
          <w:rFonts w:ascii="Times New Roman" w:hAnsi="Times New Roman" w:cs="Times New Roman"/>
          <w:sz w:val="24"/>
          <w:szCs w:val="24"/>
          <w:u w:val="single"/>
        </w:rPr>
        <w:t xml:space="preserve">Supplemental Table </w:t>
      </w:r>
      <w:r w:rsidR="00E14F5F">
        <w:rPr>
          <w:rFonts w:ascii="Times New Roman" w:hAnsi="Times New Roman" w:cs="Times New Roman"/>
          <w:sz w:val="24"/>
          <w:szCs w:val="24"/>
          <w:u w:val="single"/>
        </w:rPr>
        <w:t>2</w:t>
      </w:r>
      <w:r w:rsidRPr="00A272C0">
        <w:rPr>
          <w:rFonts w:ascii="Times New Roman" w:hAnsi="Times New Roman" w:cs="Times New Roman"/>
          <w:sz w:val="24"/>
          <w:szCs w:val="24"/>
          <w:u w:val="single"/>
        </w:rPr>
        <w:t xml:space="preserve">:  </w:t>
      </w:r>
      <w:r w:rsidR="008A0570">
        <w:rPr>
          <w:rFonts w:ascii="Times New Roman" w:hAnsi="Times New Roman" w:cs="Times New Roman"/>
          <w:sz w:val="24"/>
          <w:szCs w:val="24"/>
          <w:u w:val="single"/>
        </w:rPr>
        <w:t>Literature s</w:t>
      </w:r>
      <w:r w:rsidRPr="00A272C0">
        <w:rPr>
          <w:rFonts w:ascii="Times New Roman" w:hAnsi="Times New Roman" w:cs="Times New Roman"/>
          <w:sz w:val="24"/>
          <w:szCs w:val="24"/>
          <w:u w:val="single"/>
        </w:rPr>
        <w:t>earch strategy</w:t>
      </w:r>
    </w:p>
    <w:p w14:paraId="32540E7F" w14:textId="77777777" w:rsidR="007F4DA2" w:rsidRPr="00A272C0" w:rsidRDefault="007F4DA2" w:rsidP="007F4DA2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11155" w:type="dxa"/>
        <w:tblLook w:val="04A0" w:firstRow="1" w:lastRow="0" w:firstColumn="1" w:lastColumn="0" w:noHBand="0" w:noVBand="1"/>
      </w:tblPr>
      <w:tblGrid>
        <w:gridCol w:w="1165"/>
        <w:gridCol w:w="9990"/>
      </w:tblGrid>
      <w:tr w:rsidR="007F4DA2" w:rsidRPr="00A272C0" w14:paraId="6209F51F" w14:textId="77777777" w:rsidTr="006D74C5">
        <w:tc>
          <w:tcPr>
            <w:tcW w:w="1165" w:type="dxa"/>
          </w:tcPr>
          <w:p w14:paraId="5DBCE83D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b/>
                <w:sz w:val="20"/>
                <w:szCs w:val="20"/>
              </w:rPr>
              <w:t>Database</w:t>
            </w:r>
          </w:p>
        </w:tc>
        <w:tc>
          <w:tcPr>
            <w:tcW w:w="9990" w:type="dxa"/>
          </w:tcPr>
          <w:p w14:paraId="33265EA7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b/>
                <w:sz w:val="20"/>
                <w:szCs w:val="20"/>
              </w:rPr>
              <w:t>Strategy</w:t>
            </w:r>
          </w:p>
        </w:tc>
      </w:tr>
      <w:tr w:rsidR="007F4DA2" w:rsidRPr="00A272C0" w14:paraId="7FA7096E" w14:textId="77777777" w:rsidTr="006D74C5">
        <w:trPr>
          <w:trHeight w:val="3689"/>
        </w:trPr>
        <w:tc>
          <w:tcPr>
            <w:tcW w:w="1165" w:type="dxa"/>
          </w:tcPr>
          <w:p w14:paraId="330D98E7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b/>
                <w:sz w:val="20"/>
                <w:szCs w:val="20"/>
              </w:rPr>
              <w:t>Medline</w:t>
            </w:r>
          </w:p>
          <w:p w14:paraId="2BAFAC50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b/>
                <w:sz w:val="20"/>
                <w:szCs w:val="20"/>
              </w:rPr>
              <w:t>(OVID)</w:t>
            </w:r>
          </w:p>
          <w:p w14:paraId="0D723D1A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b/>
                <w:sz w:val="20"/>
                <w:szCs w:val="20"/>
              </w:rPr>
              <w:t>1946-</w:t>
            </w:r>
          </w:p>
        </w:tc>
        <w:tc>
          <w:tcPr>
            <w:tcW w:w="9990" w:type="dxa"/>
          </w:tcPr>
          <w:p w14:paraId="729EBF39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Influenza, Human/ OR *Respiratory Tract Infections/ep OR ((influenza* OR flu) ADJ3 season*).ti,ab.</w:t>
            </w:r>
          </w:p>
          <w:p w14:paraId="4F1AD110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AND</w:t>
            </w:r>
          </w:p>
          <w:p w14:paraId="52D32742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((Lab* ADJ3 (confirm* OR report* OR test*)) OR (serologic* ADJ2 (confirm* OR test*)) OR ((hospital* OR public health) ADJ3 lab*) OR (positive ADJ2 test*) OR (vaccin* ADJ2 effective*) OR (negative ADJ2 test*) OR swab* OR specimen* OR sample* OR polymerase chain reaction OR PCR OR RT-PCR OR (rapid ADJ3 test*) OR (diagnos* ADJ2 (test* OR assay*)) OR hospitalization OR (sensitivity ADJ2 specificity) OR antigen detection OR (molecular ADJ2 (assay* OR test*)) OR culture* OR secretion* OR antibody staining OR antibody titer* OR nucleic acid detection OR bronchial wash OR nasal wash OR aspirate OR sputum).mp</w:t>
            </w:r>
          </w:p>
          <w:p w14:paraId="0995DDA8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AND</w:t>
            </w:r>
          </w:p>
          <w:p w14:paraId="55651EDE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(Epidemiology OR surveillance OR clinical trial* OR cohort stud* OR household stud* OR controlled trial* OR observational stud* OR randomi?ed trial* OR prospective stud* OR (vaccin* ADJ2 effective*) OR (communit* ADJ2 cohort*)).mp</w:t>
            </w:r>
          </w:p>
          <w:p w14:paraId="235E0444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NOT</w:t>
            </w:r>
          </w:p>
          <w:p w14:paraId="68D66178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Exp animals/ NOT exp humans/</w:t>
            </w:r>
          </w:p>
          <w:p w14:paraId="03661E5A" w14:textId="281AA552" w:rsidR="007F4DA2" w:rsidRPr="00C34E65" w:rsidRDefault="00BA6ADE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imit English; 1998</w:t>
            </w:r>
            <w:r w:rsidR="007F4DA2" w:rsidRPr="00C34E65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7F4DA2" w:rsidRPr="00A272C0" w14:paraId="06258E83" w14:textId="77777777" w:rsidTr="006D74C5">
        <w:tc>
          <w:tcPr>
            <w:tcW w:w="1165" w:type="dxa"/>
          </w:tcPr>
          <w:p w14:paraId="4621BDA4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b/>
                <w:sz w:val="20"/>
                <w:szCs w:val="20"/>
              </w:rPr>
              <w:t>Embase</w:t>
            </w:r>
          </w:p>
          <w:p w14:paraId="17752003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b/>
                <w:sz w:val="20"/>
                <w:szCs w:val="20"/>
              </w:rPr>
              <w:t>(OVID)</w:t>
            </w:r>
          </w:p>
          <w:p w14:paraId="0359C7FE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b/>
                <w:sz w:val="20"/>
                <w:szCs w:val="20"/>
              </w:rPr>
              <w:t>1996-</w:t>
            </w:r>
          </w:p>
        </w:tc>
        <w:tc>
          <w:tcPr>
            <w:tcW w:w="9990" w:type="dxa"/>
          </w:tcPr>
          <w:p w14:paraId="265A17E4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Influenza/ OR *Respiratory Tract Infection/ep OR ((influenza* OR flu) ADJ3 season*).ti,ab.</w:t>
            </w:r>
          </w:p>
          <w:p w14:paraId="69535DA4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AND</w:t>
            </w:r>
          </w:p>
          <w:p w14:paraId="3E3C5849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((Lab* ADJ3 (confirm* OR report* OR test*)) OR (serologic* ADJ2 (confirm* OR test*)) OR ((hospital* OR public health) ADJ3 lab*) OR (positive ADJ2 test*) OR (vaccin* ADJ2 effective*) OR (negative ADJ2 test*) OR swab* OR specimen* OR sample* OR polymerase chain reaction OR PCR OR RT-PCR OR (rapid ADJ3 test*) OR (diagnos* ADJ2 (test* OR assay*)) OR hospitalization OR (sensitivity ADJ2 specificity) OR antigen detection OR (molecular ADJ2 (assay* OR test*)) OR culture* OR secretion* OR antibody staining OR antibody titer* OR nucleic acid detection OR bronchial wash OR nasal wash OR aspirate OR sputum).mp</w:t>
            </w:r>
          </w:p>
          <w:p w14:paraId="2C13BE17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AND</w:t>
            </w:r>
          </w:p>
          <w:p w14:paraId="0C703C78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(Epidemiology OR surveillance OR clinical trial* OR cohort stud* OR household stud* OR controlled trial* OR observational stud* OR randomi?ed trial* OR prospective stud* OR (vaccin* ADJ2 effective*) OR (communit* ADJ2 cohort*)).mp</w:t>
            </w:r>
          </w:p>
          <w:p w14:paraId="48CC7F57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OT</w:t>
            </w:r>
          </w:p>
          <w:p w14:paraId="683E0BD6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Exp animals/ NOT exp humans/</w:t>
            </w:r>
          </w:p>
          <w:p w14:paraId="2F590BC7" w14:textId="5037B048" w:rsidR="007F4DA2" w:rsidRPr="00C34E65" w:rsidRDefault="00BA6ADE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imit English; 1998</w:t>
            </w:r>
            <w:r w:rsidR="007F4DA2" w:rsidRPr="00C34E65">
              <w:rPr>
                <w:rFonts w:ascii="Times New Roman" w:hAnsi="Times New Roman" w:cs="Times New Roman"/>
                <w:sz w:val="20"/>
                <w:szCs w:val="20"/>
              </w:rPr>
              <w:t>- ; exclude Medline journals</w:t>
            </w:r>
          </w:p>
        </w:tc>
      </w:tr>
      <w:tr w:rsidR="007F4DA2" w:rsidRPr="00A272C0" w14:paraId="393987F6" w14:textId="77777777" w:rsidTr="006D74C5">
        <w:trPr>
          <w:trHeight w:val="728"/>
        </w:trPr>
        <w:tc>
          <w:tcPr>
            <w:tcW w:w="1165" w:type="dxa"/>
          </w:tcPr>
          <w:p w14:paraId="69D8FA6C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b/>
                <w:sz w:val="20"/>
                <w:szCs w:val="20"/>
              </w:rPr>
              <w:lastRenderedPageBreak/>
              <w:t>CINAHL</w:t>
            </w:r>
          </w:p>
          <w:p w14:paraId="440C0256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b/>
                <w:sz w:val="20"/>
                <w:szCs w:val="20"/>
              </w:rPr>
              <w:t>(Ebsco)</w:t>
            </w:r>
          </w:p>
          <w:p w14:paraId="1BC275CF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b/>
                <w:sz w:val="20"/>
                <w:szCs w:val="20"/>
              </w:rPr>
              <w:t>1982-</w:t>
            </w:r>
          </w:p>
        </w:tc>
        <w:tc>
          <w:tcPr>
            <w:tcW w:w="9990" w:type="dxa"/>
          </w:tcPr>
          <w:p w14:paraId="0E2E5481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(MH "Influenza, Human") OR (MJ "Respiratory Tract Infections"/EP) OR ((influenza* OR flu) N3 season*)</w:t>
            </w:r>
          </w:p>
          <w:p w14:paraId="226C8539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AND</w:t>
            </w:r>
          </w:p>
          <w:p w14:paraId="383FA390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((Lab* N3 (confirm* OR report* OR test*)) OR (serologic* N2 (confirm* OR test*)) OR ((hospital* OR public health) N3 lab*) OR (positive N2 test*) OR (vaccin* N2 effective*) OR (negative N2 test*) OR swab* OR specimen* OR sample* OR polymerase chain reaction OR PCR OR RT-PCR OR (rapid N3 test*) OR (diagnos* N2 (test* OR assay*)) OR hospitalization OR (sensitivity N2 specificity) OR antigen detection OR (molecular N2 (assay* OR test*)) OR culture* OR secretion* OR antibody staining OR antibody titer* OR nucleic acid detection OR bronchial wash OR nasal wash OR aspirate OR sputum)</w:t>
            </w:r>
          </w:p>
          <w:p w14:paraId="7C72AC91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AND</w:t>
            </w:r>
          </w:p>
          <w:p w14:paraId="56532E09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(Epidemiology OR surveillance OR clinical trial* OR cohort stud* OR household stud* OR controlled trial* OR observational stud* OR randomi?ed trial* OR prospective stud* OR (vaccin* N2 effective*) OR (communit* N2 cohort*))</w:t>
            </w:r>
          </w:p>
          <w:p w14:paraId="5019F6BF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F1BD14F" w14:textId="081C2012" w:rsidR="007F4DA2" w:rsidRPr="00C34E65" w:rsidRDefault="00BA6ADE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imit English; 1998</w:t>
            </w:r>
            <w:r w:rsidR="007F4DA2" w:rsidRPr="00C34E65">
              <w:rPr>
                <w:rFonts w:ascii="Times New Roman" w:hAnsi="Times New Roman" w:cs="Times New Roman"/>
                <w:sz w:val="20"/>
                <w:szCs w:val="20"/>
              </w:rPr>
              <w:t>- ; Humans; exclude Medline records</w:t>
            </w:r>
          </w:p>
        </w:tc>
      </w:tr>
      <w:tr w:rsidR="007F4DA2" w:rsidRPr="00A272C0" w14:paraId="621F31BF" w14:textId="77777777" w:rsidTr="006D74C5">
        <w:trPr>
          <w:trHeight w:val="854"/>
        </w:trPr>
        <w:tc>
          <w:tcPr>
            <w:tcW w:w="1165" w:type="dxa"/>
          </w:tcPr>
          <w:p w14:paraId="6F21AE0C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b/>
                <w:sz w:val="20"/>
                <w:szCs w:val="20"/>
              </w:rPr>
              <w:t>Cochrane</w:t>
            </w:r>
          </w:p>
          <w:p w14:paraId="7A1EFFB6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b/>
                <w:sz w:val="20"/>
                <w:szCs w:val="20"/>
              </w:rPr>
              <w:t>Library</w:t>
            </w:r>
          </w:p>
        </w:tc>
        <w:tc>
          <w:tcPr>
            <w:tcW w:w="9990" w:type="dxa"/>
          </w:tcPr>
          <w:p w14:paraId="1244E4FA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[mh "Influenza, Human"] OR [mh "Respiratory Tract Infections"] OR ((influenza* OR flu) NEAR/3 season*)</w:t>
            </w:r>
          </w:p>
          <w:p w14:paraId="78110809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AND</w:t>
            </w:r>
          </w:p>
          <w:p w14:paraId="406E2A78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((Lab* NEAR/3 (confirm* OR report* OR test*)) OR (serologic* NEAR/2 (confirm* OR test*)) OR ((hospital* OR public health) NEAR/3 lab*) OR (positive NEAR/2 test*) OR (vaccin* NEAR/2 effective*) OR (negative NEAR/2 test*) OR swab* OR specimen* OR sample* OR polymerase chain reaction OR PCR OR RT-PCR OR (rapid NEAR/3 test*) OR (diagnos* NEAR/2 (test* OR assay*)) OR hospitalization OR (sensitivity NEAR/2 specificity) OR antigen detection OR (molecular NEAR/2 (assay* OR test*)) OR culture* OR secretion* OR antibody staining OR antibody titer* OR nucleic acid detection OR bronchial wash OR nasal wash OR aspirate OR sputum)</w:t>
            </w:r>
          </w:p>
          <w:p w14:paraId="5D601855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AND</w:t>
            </w:r>
          </w:p>
          <w:p w14:paraId="4A924D72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 w:rsidRPr="00C34E65">
              <w:rPr>
                <w:rFonts w:ascii="Times New Roman" w:hAnsi="Times New Roman" w:cs="Times New Roman"/>
                <w:sz w:val="20"/>
                <w:szCs w:val="20"/>
              </w:rPr>
              <w:t>(Epidemiology OR surveillance OR clinical trial* OR cohort stud* OR household stud* OR controlled trial* OR observational stud* OR randomi?ed trial* OR prospective stud* OR (vaccin* NEAR/2 effective*) OR (communit* NEAR/2 cohort*))</w:t>
            </w:r>
          </w:p>
          <w:p w14:paraId="69B1DCB6" w14:textId="77777777" w:rsidR="007F4DA2" w:rsidRPr="00C34E65" w:rsidRDefault="007F4DA2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76D2B33" w14:textId="00E1BED8" w:rsidR="007F4DA2" w:rsidRPr="00C34E65" w:rsidRDefault="00BA6ADE" w:rsidP="006D74C5">
            <w:pPr>
              <w:spacing w:after="20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Limit English; 1998</w:t>
            </w:r>
            <w:r w:rsidR="007F4DA2" w:rsidRPr="00C34E65">
              <w:rPr>
                <w:rFonts w:ascii="Times New Roman" w:hAnsi="Times New Roman" w:cs="Times New Roman"/>
                <w:sz w:val="20"/>
                <w:szCs w:val="20"/>
              </w:rPr>
              <w:t>- ; Humans; exclude Medline records</w:t>
            </w:r>
          </w:p>
        </w:tc>
      </w:tr>
    </w:tbl>
    <w:p w14:paraId="61C44DA4" w14:textId="40C3BB79" w:rsidR="007F4DA2" w:rsidRDefault="007F4DA2" w:rsidP="007F4DA2">
      <w:pPr>
        <w:rPr>
          <w:rFonts w:ascii="Times New Roman" w:hAnsi="Times New Roman" w:cs="Times New Roman"/>
          <w:sz w:val="24"/>
          <w:szCs w:val="24"/>
        </w:rPr>
      </w:pPr>
    </w:p>
    <w:p w14:paraId="063B5E8E" w14:textId="77777777" w:rsidR="005A570D" w:rsidRDefault="005A570D">
      <w:pPr>
        <w:rPr>
          <w:rFonts w:ascii="Times New Roman" w:hAnsi="Times New Roman" w:cs="Times New Roman"/>
          <w:sz w:val="24"/>
          <w:szCs w:val="24"/>
        </w:rPr>
      </w:pPr>
    </w:p>
    <w:p w14:paraId="2EA72290" w14:textId="77777777" w:rsidR="005A570D" w:rsidRDefault="005A570D">
      <w:pPr>
        <w:rPr>
          <w:rFonts w:ascii="Times New Roman" w:hAnsi="Times New Roman" w:cs="Times New Roman"/>
          <w:sz w:val="24"/>
          <w:szCs w:val="24"/>
        </w:rPr>
      </w:pPr>
    </w:p>
    <w:p w14:paraId="72E6983F" w14:textId="483D41B4" w:rsidR="005A570D" w:rsidRDefault="005A570D">
      <w:pPr>
        <w:rPr>
          <w:rFonts w:ascii="Times New Roman" w:hAnsi="Times New Roman" w:cs="Times New Roman"/>
          <w:sz w:val="24"/>
          <w:szCs w:val="24"/>
        </w:rPr>
      </w:pPr>
    </w:p>
    <w:p w14:paraId="5013B2A7" w14:textId="4C6B6084" w:rsidR="008F6FD3" w:rsidRPr="00885115" w:rsidRDefault="005A2476" w:rsidP="008F6FD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  <w:r w:rsidR="008F6FD3">
        <w:rPr>
          <w:rFonts w:ascii="Times New Roman" w:hAnsi="Times New Roman" w:cs="Times New Roman"/>
          <w:sz w:val="24"/>
          <w:szCs w:val="24"/>
        </w:rPr>
        <w:lastRenderedPageBreak/>
        <w:t xml:space="preserve">Supplemental Table </w:t>
      </w:r>
      <w:r w:rsidR="00E14F5F">
        <w:rPr>
          <w:rFonts w:ascii="Times New Roman" w:hAnsi="Times New Roman" w:cs="Times New Roman"/>
          <w:sz w:val="24"/>
          <w:szCs w:val="24"/>
        </w:rPr>
        <w:t>3</w:t>
      </w:r>
      <w:r w:rsidR="008F6FD3" w:rsidRPr="00885115">
        <w:rPr>
          <w:rFonts w:ascii="Times New Roman" w:hAnsi="Times New Roman" w:cs="Times New Roman"/>
          <w:sz w:val="24"/>
          <w:szCs w:val="24"/>
        </w:rPr>
        <w:t>.  Definitions of quality levels and numbers of studies included in meta-analy</w:t>
      </w:r>
      <w:r w:rsidR="008F6FD3">
        <w:rPr>
          <w:rFonts w:ascii="Times New Roman" w:hAnsi="Times New Roman" w:cs="Times New Roman"/>
          <w:sz w:val="24"/>
          <w:szCs w:val="24"/>
        </w:rPr>
        <w:t>ses (n=15</w:t>
      </w:r>
      <w:r w:rsidR="008F6FD3" w:rsidRPr="00885115">
        <w:rPr>
          <w:rFonts w:ascii="Times New Roman" w:hAnsi="Times New Roman" w:cs="Times New Roman"/>
          <w:sz w:val="24"/>
          <w:szCs w:val="24"/>
        </w:rPr>
        <w:t xml:space="preserve"> studi</w:t>
      </w:r>
      <w:r w:rsidR="008F6FD3">
        <w:rPr>
          <w:rFonts w:ascii="Times New Roman" w:hAnsi="Times New Roman" w:cs="Times New Roman"/>
          <w:sz w:val="24"/>
          <w:szCs w:val="24"/>
        </w:rPr>
        <w:t>e</w:t>
      </w:r>
      <w:r w:rsidR="008F6FD3" w:rsidRPr="00885115">
        <w:rPr>
          <w:rFonts w:ascii="Times New Roman" w:hAnsi="Times New Roman" w:cs="Times New Roman"/>
          <w:sz w:val="24"/>
          <w:szCs w:val="24"/>
        </w:rPr>
        <w:t>s)</w:t>
      </w:r>
    </w:p>
    <w:p w14:paraId="1EB9894F" w14:textId="77777777" w:rsidR="008F6FD3" w:rsidRPr="00885115" w:rsidRDefault="008F6FD3" w:rsidP="008F6FD3">
      <w:pPr>
        <w:contextualSpacing/>
        <w:rPr>
          <w:rFonts w:ascii="Times New Roman" w:hAnsi="Times New Roman" w:cs="Times New Roman"/>
          <w:sz w:val="24"/>
          <w:szCs w:val="24"/>
        </w:rPr>
      </w:pPr>
    </w:p>
    <w:tbl>
      <w:tblPr>
        <w:tblW w:w="132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65"/>
        <w:gridCol w:w="3330"/>
        <w:gridCol w:w="3510"/>
        <w:gridCol w:w="3455"/>
      </w:tblGrid>
      <w:tr w:rsidR="008F6FD3" w:rsidRPr="00885115" w14:paraId="70637CE4" w14:textId="77777777" w:rsidTr="00CB6BF5">
        <w:trPr>
          <w:trHeight w:val="300"/>
        </w:trPr>
        <w:tc>
          <w:tcPr>
            <w:tcW w:w="2965" w:type="dxa"/>
            <w:vMerge w:val="restart"/>
            <w:shd w:val="clear" w:color="auto" w:fill="auto"/>
            <w:vAlign w:val="bottom"/>
            <w:hideMark/>
          </w:tcPr>
          <w:p w14:paraId="4ED570F8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Quality indicator</w:t>
            </w:r>
          </w:p>
        </w:tc>
        <w:tc>
          <w:tcPr>
            <w:tcW w:w="10295" w:type="dxa"/>
            <w:gridSpan w:val="3"/>
            <w:shd w:val="clear" w:color="auto" w:fill="auto"/>
            <w:hideMark/>
          </w:tcPr>
          <w:p w14:paraId="6D5BA8B1" w14:textId="77777777" w:rsidR="008F6FD3" w:rsidRPr="00885115" w:rsidRDefault="008F6FD3" w:rsidP="00CB6BF5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tudy Quality Level</w:t>
            </w:r>
          </w:p>
        </w:tc>
      </w:tr>
      <w:tr w:rsidR="008F6FD3" w:rsidRPr="00885115" w14:paraId="3048839F" w14:textId="77777777" w:rsidTr="00CB6BF5">
        <w:trPr>
          <w:trHeight w:val="300"/>
        </w:trPr>
        <w:tc>
          <w:tcPr>
            <w:tcW w:w="2965" w:type="dxa"/>
            <w:vMerge/>
            <w:vAlign w:val="center"/>
            <w:hideMark/>
          </w:tcPr>
          <w:p w14:paraId="33BB3AEE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330" w:type="dxa"/>
            <w:shd w:val="clear" w:color="auto" w:fill="auto"/>
            <w:hideMark/>
          </w:tcPr>
          <w:p w14:paraId="30D078EE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igh</w:t>
            </w:r>
          </w:p>
        </w:tc>
        <w:tc>
          <w:tcPr>
            <w:tcW w:w="3510" w:type="dxa"/>
            <w:shd w:val="clear" w:color="auto" w:fill="auto"/>
            <w:hideMark/>
          </w:tcPr>
          <w:p w14:paraId="48BC0C57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termediate</w:t>
            </w:r>
          </w:p>
        </w:tc>
        <w:tc>
          <w:tcPr>
            <w:tcW w:w="3455" w:type="dxa"/>
            <w:shd w:val="clear" w:color="auto" w:fill="auto"/>
            <w:hideMark/>
          </w:tcPr>
          <w:p w14:paraId="71324330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w</w:t>
            </w:r>
          </w:p>
        </w:tc>
      </w:tr>
      <w:tr w:rsidR="008F6FD3" w:rsidRPr="00885115" w14:paraId="4E2FE8E7" w14:textId="77777777" w:rsidTr="00CB6BF5">
        <w:trPr>
          <w:trHeight w:val="1002"/>
        </w:trPr>
        <w:tc>
          <w:tcPr>
            <w:tcW w:w="2965" w:type="dxa"/>
            <w:shd w:val="clear" w:color="auto" w:fill="auto"/>
            <w:hideMark/>
          </w:tcPr>
          <w:p w14:paraId="68EE35EA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eographic representativeness</w:t>
            </w:r>
          </w:p>
        </w:tc>
        <w:tc>
          <w:tcPr>
            <w:tcW w:w="3330" w:type="dxa"/>
            <w:shd w:val="clear" w:color="auto" w:fill="auto"/>
            <w:hideMark/>
          </w:tcPr>
          <w:p w14:paraId="159732F8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ulti-city and includes non-university cities </w:t>
            </w:r>
          </w:p>
          <w:p w14:paraId="648B0937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n=8)</w:t>
            </w:r>
          </w:p>
        </w:tc>
        <w:tc>
          <w:tcPr>
            <w:tcW w:w="3510" w:type="dxa"/>
            <w:shd w:val="clear" w:color="auto" w:fill="auto"/>
            <w:hideMark/>
          </w:tcPr>
          <w:p w14:paraId="44ED7ADE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ulti-city but includes only university cities </w:t>
            </w:r>
          </w:p>
          <w:p w14:paraId="658F6219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n=1)</w:t>
            </w:r>
          </w:p>
        </w:tc>
        <w:tc>
          <w:tcPr>
            <w:tcW w:w="3455" w:type="dxa"/>
            <w:shd w:val="clear" w:color="auto" w:fill="auto"/>
            <w:hideMark/>
          </w:tcPr>
          <w:p w14:paraId="48B355EA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ingle city </w:t>
            </w:r>
          </w:p>
          <w:p w14:paraId="22F3BD03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7BA6EF1B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n=6</w:t>
            </w: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8F6FD3" w:rsidRPr="00885115" w14:paraId="5FFB55B1" w14:textId="77777777" w:rsidTr="00CB6BF5">
        <w:trPr>
          <w:trHeight w:val="1002"/>
        </w:trPr>
        <w:tc>
          <w:tcPr>
            <w:tcW w:w="2965" w:type="dxa"/>
            <w:shd w:val="clear" w:color="auto" w:fill="auto"/>
            <w:hideMark/>
          </w:tcPr>
          <w:p w14:paraId="1F06B6C5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 representativeness</w:t>
            </w:r>
          </w:p>
        </w:tc>
        <w:tc>
          <w:tcPr>
            <w:tcW w:w="3330" w:type="dxa"/>
            <w:shd w:val="clear" w:color="auto" w:fill="auto"/>
            <w:hideMark/>
          </w:tcPr>
          <w:p w14:paraId="5F9E56AA" w14:textId="7E7FA4F2" w:rsidR="008F6FD3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clu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s entire child (0-17 years</w:t>
            </w:r>
            <w:r w:rsidR="008227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18 year span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 and</w:t>
            </w: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dult (18-64 years</w:t>
            </w:r>
            <w:r w:rsidR="008227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47 year span</w:t>
            </w: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) age span </w:t>
            </w:r>
          </w:p>
          <w:p w14:paraId="586FB350" w14:textId="79A6844D" w:rsidR="008F6FD3" w:rsidRPr="00885115" w:rsidRDefault="00264098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n=6</w:t>
            </w:r>
            <w:r w:rsidR="008F6FD3"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510" w:type="dxa"/>
            <w:shd w:val="clear" w:color="auto" w:fill="auto"/>
            <w:hideMark/>
          </w:tcPr>
          <w:p w14:paraId="503EF20E" w14:textId="1EEFB15F" w:rsidR="008F6FD3" w:rsidRPr="00885115" w:rsidRDefault="00EA2F06" w:rsidP="00CB6BF5">
            <w:pPr>
              <w:spacing w:after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ges included span </w:t>
            </w:r>
            <w:r w:rsidR="008F6FD3"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≥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9 years for children or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≥23.5 years for </w:t>
            </w:r>
            <w:r w:rsidR="008F6FD3" w:rsidRPr="00885115">
              <w:rPr>
                <w:rFonts w:ascii="Times New Roman" w:eastAsia="Times New Roman" w:hAnsi="Times New Roman" w:cs="Times New Roman"/>
                <w:sz w:val="20"/>
                <w:szCs w:val="20"/>
              </w:rPr>
              <w:t>adult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s*</w:t>
            </w:r>
            <w:r w:rsidR="008F6FD3" w:rsidRPr="00885115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 </w:t>
            </w:r>
          </w:p>
          <w:p w14:paraId="19D8F5CE" w14:textId="77777777" w:rsidR="008F6FD3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14:paraId="335A96D6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sz w:val="20"/>
                <w:szCs w:val="20"/>
              </w:rPr>
              <w:t>(n=7)</w:t>
            </w:r>
          </w:p>
        </w:tc>
        <w:tc>
          <w:tcPr>
            <w:tcW w:w="3455" w:type="dxa"/>
            <w:shd w:val="clear" w:color="auto" w:fill="auto"/>
            <w:hideMark/>
          </w:tcPr>
          <w:p w14:paraId="35594FA8" w14:textId="6C7451F7" w:rsidR="008F6FD3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ge</w:t>
            </w:r>
            <w:r w:rsidR="00EA2F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</w:t>
            </w:r>
            <w:r w:rsidR="00EA2F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n</w:t>
            </w: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not specified or includes &lt;</w:t>
            </w:r>
            <w:r w:rsidR="00EA2F0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9 years for children or &lt;23.5 years for adults </w:t>
            </w:r>
            <w:r w:rsidR="00092EF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  <w:p w14:paraId="45030E22" w14:textId="77777777" w:rsidR="00EA2F06" w:rsidRDefault="00EA2F06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3E51B78C" w14:textId="3F4B40D5" w:rsidR="008F6FD3" w:rsidRPr="00885115" w:rsidRDefault="00264098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n=2</w:t>
            </w:r>
            <w:r w:rsidR="008F6FD3"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8F6FD3" w:rsidRPr="00885115" w14:paraId="126FDA9B" w14:textId="77777777" w:rsidTr="00CB6BF5">
        <w:trPr>
          <w:trHeight w:val="1002"/>
        </w:trPr>
        <w:tc>
          <w:tcPr>
            <w:tcW w:w="2965" w:type="dxa"/>
            <w:shd w:val="clear" w:color="auto" w:fill="auto"/>
            <w:hideMark/>
          </w:tcPr>
          <w:p w14:paraId="48134D5A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eneral representativeness</w:t>
            </w:r>
          </w:p>
        </w:tc>
        <w:tc>
          <w:tcPr>
            <w:tcW w:w="3330" w:type="dxa"/>
            <w:shd w:val="clear" w:color="auto" w:fill="auto"/>
            <w:hideMark/>
          </w:tcPr>
          <w:p w14:paraId="278B5EAC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andomly or systematically chosen subjects </w:t>
            </w:r>
          </w:p>
          <w:p w14:paraId="28BBB252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43B4B25B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=0)</w:t>
            </w:r>
          </w:p>
        </w:tc>
        <w:tc>
          <w:tcPr>
            <w:tcW w:w="3510" w:type="dxa"/>
            <w:shd w:val="clear" w:color="auto" w:fill="auto"/>
            <w:hideMark/>
          </w:tcPr>
          <w:p w14:paraId="062B1A3D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General population volunteers, may exclude those with high risk of influenza complications </w:t>
            </w:r>
          </w:p>
          <w:p w14:paraId="3E9A4D15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n=15</w:t>
            </w: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455" w:type="dxa"/>
            <w:shd w:val="clear" w:color="auto" w:fill="auto"/>
            <w:hideMark/>
          </w:tcPr>
          <w:p w14:paraId="408BFDF0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cludes only members of a specific group (e.g., college students) </w:t>
            </w:r>
          </w:p>
          <w:p w14:paraId="5599BBD3" w14:textId="77777777" w:rsidR="008F6FD3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05C76D1D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n=0</w:t>
            </w: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  <w:p w14:paraId="4EB1B4BF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6FD3" w:rsidRPr="00885115" w14:paraId="5FF591DC" w14:textId="77777777" w:rsidTr="00CB6BF5">
        <w:trPr>
          <w:trHeight w:val="1002"/>
        </w:trPr>
        <w:tc>
          <w:tcPr>
            <w:tcW w:w="2965" w:type="dxa"/>
            <w:shd w:val="clear" w:color="auto" w:fill="auto"/>
            <w:hideMark/>
          </w:tcPr>
          <w:p w14:paraId="68223044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equacy of follow-up</w:t>
            </w:r>
          </w:p>
        </w:tc>
        <w:tc>
          <w:tcPr>
            <w:tcW w:w="3330" w:type="dxa"/>
            <w:shd w:val="clear" w:color="auto" w:fill="auto"/>
            <w:hideMark/>
          </w:tcPr>
          <w:p w14:paraId="02A2973E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ctive follow-up: contacts subjects at least every week to ask about symptoms </w:t>
            </w:r>
          </w:p>
          <w:p w14:paraId="3290E6A3" w14:textId="72F5B0A6" w:rsidR="008F6FD3" w:rsidRPr="00885115" w:rsidRDefault="00AE16E2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n=9</w:t>
            </w:r>
            <w:r w:rsidR="008F6FD3"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510" w:type="dxa"/>
            <w:shd w:val="clear" w:color="auto" w:fill="auto"/>
            <w:hideMark/>
          </w:tcPr>
          <w:p w14:paraId="7BECCF22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ctive follow-up: contacts subjects at least every two weeks </w:t>
            </w:r>
          </w:p>
          <w:p w14:paraId="46D34CFA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333CF5F4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n=3)</w:t>
            </w:r>
          </w:p>
        </w:tc>
        <w:tc>
          <w:tcPr>
            <w:tcW w:w="3455" w:type="dxa"/>
            <w:shd w:val="clear" w:color="auto" w:fill="auto"/>
            <w:hideMark/>
          </w:tcPr>
          <w:p w14:paraId="44B45108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assive follow-up: instructs subjects to contact study staff if have symptoms </w:t>
            </w:r>
          </w:p>
          <w:p w14:paraId="54956D02" w14:textId="77777777" w:rsidR="008F6FD3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0383BC0C" w14:textId="01AFF4CF" w:rsidR="008F6FD3" w:rsidRPr="00885115" w:rsidRDefault="00AE16E2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n=3</w:t>
            </w:r>
            <w:r w:rsidR="008F6FD3"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  <w:p w14:paraId="6FD1D56C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8F6FD3" w:rsidRPr="00885115" w14:paraId="33877939" w14:textId="77777777" w:rsidTr="00CB6BF5">
        <w:trPr>
          <w:trHeight w:val="1002"/>
        </w:trPr>
        <w:tc>
          <w:tcPr>
            <w:tcW w:w="2965" w:type="dxa"/>
            <w:shd w:val="clear" w:color="auto" w:fill="auto"/>
          </w:tcPr>
          <w:p w14:paraId="6AE9880D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055A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nsitivity of symptoms prompting laboratory testing</w:t>
            </w:r>
          </w:p>
        </w:tc>
        <w:tc>
          <w:tcPr>
            <w:tcW w:w="3330" w:type="dxa"/>
            <w:shd w:val="clear" w:color="auto" w:fill="auto"/>
          </w:tcPr>
          <w:p w14:paraId="1C15407A" w14:textId="77777777" w:rsidR="008F6FD3" w:rsidRDefault="008F6FD3" w:rsidP="00CB6BF5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oes not require any one specific symptom</w:t>
            </w:r>
          </w:p>
          <w:p w14:paraId="76575592" w14:textId="77777777" w:rsidR="008F6FD3" w:rsidRDefault="008F6FD3" w:rsidP="00CB6BF5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0F7AA64C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n=10)</w:t>
            </w:r>
          </w:p>
        </w:tc>
        <w:tc>
          <w:tcPr>
            <w:tcW w:w="3510" w:type="dxa"/>
            <w:shd w:val="clear" w:color="auto" w:fill="auto"/>
          </w:tcPr>
          <w:p w14:paraId="6F4A6695" w14:textId="77777777" w:rsidR="008F6FD3" w:rsidRDefault="008F6FD3" w:rsidP="00CB6BF5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055A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equires one specific symptom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; or includes URI without listing specific symptoms</w:t>
            </w:r>
          </w:p>
          <w:p w14:paraId="144E4C15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n=3)</w:t>
            </w:r>
          </w:p>
        </w:tc>
        <w:tc>
          <w:tcPr>
            <w:tcW w:w="3455" w:type="dxa"/>
            <w:shd w:val="clear" w:color="auto" w:fill="auto"/>
          </w:tcPr>
          <w:p w14:paraId="1AC96F1D" w14:textId="77777777" w:rsidR="008F6FD3" w:rsidRDefault="008F6FD3" w:rsidP="00CB6BF5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055A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equires ≥2 specific symptoms</w:t>
            </w:r>
          </w:p>
          <w:p w14:paraId="3CB868D4" w14:textId="77777777" w:rsidR="008F6FD3" w:rsidRDefault="008F6FD3" w:rsidP="00CB6BF5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099A56D3" w14:textId="77777777" w:rsidR="008F6FD3" w:rsidRDefault="008F6FD3" w:rsidP="00CB6BF5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  <w:p w14:paraId="01018CE9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n=2)</w:t>
            </w:r>
          </w:p>
        </w:tc>
      </w:tr>
      <w:tr w:rsidR="008F6FD3" w:rsidRPr="00885115" w14:paraId="51941809" w14:textId="77777777" w:rsidTr="00CB6BF5">
        <w:trPr>
          <w:trHeight w:val="1002"/>
        </w:trPr>
        <w:tc>
          <w:tcPr>
            <w:tcW w:w="2965" w:type="dxa"/>
            <w:shd w:val="clear" w:color="auto" w:fill="auto"/>
            <w:hideMark/>
          </w:tcPr>
          <w:p w14:paraId="6F424A7C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aboratory method</w:t>
            </w:r>
          </w:p>
        </w:tc>
        <w:tc>
          <w:tcPr>
            <w:tcW w:w="3330" w:type="dxa"/>
            <w:shd w:val="clear" w:color="auto" w:fill="auto"/>
            <w:hideMark/>
          </w:tcPr>
          <w:p w14:paraId="5D306707" w14:textId="6CA9F638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T-PC</w:t>
            </w:r>
            <w:r w:rsidR="00E56B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 with or without culture</w:t>
            </w:r>
          </w:p>
          <w:p w14:paraId="24ED5009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n=8</w:t>
            </w: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510" w:type="dxa"/>
            <w:shd w:val="clear" w:color="auto" w:fill="auto"/>
            <w:hideMark/>
          </w:tcPr>
          <w:p w14:paraId="3F24309A" w14:textId="6761912C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iral cultur</w:t>
            </w:r>
            <w:r w:rsidR="00E56BB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 without RT-PCR</w:t>
            </w:r>
          </w:p>
          <w:p w14:paraId="6A695AC9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n=7)</w:t>
            </w:r>
          </w:p>
        </w:tc>
        <w:tc>
          <w:tcPr>
            <w:tcW w:w="3455" w:type="dxa"/>
            <w:shd w:val="clear" w:color="auto" w:fill="auto"/>
            <w:hideMark/>
          </w:tcPr>
          <w:p w14:paraId="66CCBEDD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ethods other than RT-PCR or culture </w:t>
            </w:r>
          </w:p>
          <w:p w14:paraId="57C30910" w14:textId="77777777" w:rsidR="008F6FD3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703F906A" w14:textId="77777777" w:rsidR="008F6FD3" w:rsidRPr="00885115" w:rsidRDefault="008F6FD3" w:rsidP="00CB6BF5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8511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n=0)</w:t>
            </w:r>
          </w:p>
        </w:tc>
      </w:tr>
    </w:tbl>
    <w:p w14:paraId="396AEFE8" w14:textId="77777777" w:rsidR="008F6FD3" w:rsidRPr="00D055A8" w:rsidRDefault="008F6FD3" w:rsidP="008F6FD3">
      <w:pPr>
        <w:contextualSpacing/>
        <w:rPr>
          <w:rFonts w:ascii="Times New Roman" w:hAnsi="Times New Roman" w:cs="Times New Roman"/>
          <w:sz w:val="20"/>
          <w:szCs w:val="20"/>
        </w:rPr>
      </w:pPr>
    </w:p>
    <w:p w14:paraId="56825A91" w14:textId="3BED083F" w:rsidR="008F6FD3" w:rsidRDefault="008F6FD3" w:rsidP="008F6FD3">
      <w:pPr>
        <w:contextualSpacing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Abbreviation: RT-PCR, </w:t>
      </w:r>
      <w:r w:rsidRPr="00885115">
        <w:rPr>
          <w:rFonts w:ascii="Times New Roman" w:hAnsi="Times New Roman" w:cs="Times New Roman"/>
          <w:sz w:val="20"/>
          <w:szCs w:val="20"/>
        </w:rPr>
        <w:t>reverse-transcr</w:t>
      </w:r>
      <w:r>
        <w:rPr>
          <w:rFonts w:ascii="Times New Roman" w:hAnsi="Times New Roman" w:cs="Times New Roman"/>
          <w:sz w:val="20"/>
          <w:szCs w:val="20"/>
        </w:rPr>
        <w:t>iption polymerase-chain reaction; URI, upper respiratory infection.</w:t>
      </w:r>
    </w:p>
    <w:p w14:paraId="0F621B5A" w14:textId="138F097F" w:rsidR="00092EFA" w:rsidRDefault="00092EFA" w:rsidP="008F6FD3">
      <w:pPr>
        <w:contextualSpacing/>
        <w:rPr>
          <w:rFonts w:ascii="Times New Roman" w:hAnsi="Times New Roman" w:cs="Times New Roman"/>
          <w:sz w:val="20"/>
          <w:szCs w:val="20"/>
        </w:rPr>
      </w:pPr>
    </w:p>
    <w:p w14:paraId="716BF825" w14:textId="47F34A8D" w:rsidR="00092EFA" w:rsidRDefault="00EA2F06" w:rsidP="008F6FD3">
      <w:pPr>
        <w:contextualSpacing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*Age representativeness examples: a study that included</w:t>
      </w:r>
      <w:r w:rsidRPr="00EA2F06">
        <w:rPr>
          <w:rFonts w:ascii="Times New Roman" w:hAnsi="Times New Roman" w:cs="Times New Roman"/>
          <w:sz w:val="20"/>
          <w:szCs w:val="20"/>
        </w:rPr>
        <w:t xml:space="preserve"> adults 18</w:t>
      </w:r>
      <w:r>
        <w:rPr>
          <w:rFonts w:ascii="Times New Roman" w:hAnsi="Times New Roman" w:cs="Times New Roman"/>
          <w:sz w:val="20"/>
          <w:szCs w:val="20"/>
        </w:rPr>
        <w:t>-49 years (span 32 years) covered</w:t>
      </w:r>
      <w:r w:rsidRPr="00EA2F06">
        <w:rPr>
          <w:rFonts w:ascii="Times New Roman" w:hAnsi="Times New Roman" w:cs="Times New Roman"/>
          <w:sz w:val="20"/>
          <w:szCs w:val="20"/>
        </w:rPr>
        <w:t xml:space="preserve"> &gt;23.5 years of the 47-year adult age span and was rated “intermediate”</w:t>
      </w:r>
      <w:r>
        <w:rPr>
          <w:rFonts w:ascii="Times New Roman" w:hAnsi="Times New Roman" w:cs="Times New Roman"/>
          <w:sz w:val="20"/>
          <w:szCs w:val="20"/>
        </w:rPr>
        <w:t xml:space="preserve">; a </w:t>
      </w:r>
      <w:r w:rsidR="0082272E">
        <w:rPr>
          <w:rFonts w:ascii="Times New Roman" w:hAnsi="Times New Roman" w:cs="Times New Roman"/>
          <w:sz w:val="20"/>
          <w:szCs w:val="20"/>
        </w:rPr>
        <w:t>study that included</w:t>
      </w:r>
      <w:r w:rsidR="00092EFA" w:rsidRPr="00092EFA">
        <w:rPr>
          <w:rFonts w:ascii="Times New Roman" w:hAnsi="Times New Roman" w:cs="Times New Roman"/>
          <w:sz w:val="20"/>
          <w:szCs w:val="20"/>
        </w:rPr>
        <w:t xml:space="preserve"> children 15-85 months (or 1.3-7</w:t>
      </w:r>
      <w:r w:rsidR="0082272E">
        <w:rPr>
          <w:rFonts w:ascii="Times New Roman" w:hAnsi="Times New Roman" w:cs="Times New Roman"/>
          <w:sz w:val="20"/>
          <w:szCs w:val="20"/>
        </w:rPr>
        <w:t>.1 years, span 5.8 years) covered</w:t>
      </w:r>
      <w:r w:rsidR="00092EFA" w:rsidRPr="00092EFA">
        <w:rPr>
          <w:rFonts w:ascii="Times New Roman" w:hAnsi="Times New Roman" w:cs="Times New Roman"/>
          <w:sz w:val="20"/>
          <w:szCs w:val="20"/>
        </w:rPr>
        <w:t xml:space="preserve"> &lt;</w:t>
      </w:r>
      <w:r>
        <w:rPr>
          <w:rFonts w:ascii="Times New Roman" w:hAnsi="Times New Roman" w:cs="Times New Roman"/>
          <w:sz w:val="20"/>
          <w:szCs w:val="20"/>
        </w:rPr>
        <w:t xml:space="preserve">9 years of the </w:t>
      </w:r>
      <w:r w:rsidR="00092EFA" w:rsidRPr="00092EFA">
        <w:rPr>
          <w:rFonts w:ascii="Times New Roman" w:hAnsi="Times New Roman" w:cs="Times New Roman"/>
          <w:sz w:val="20"/>
          <w:szCs w:val="20"/>
        </w:rPr>
        <w:t xml:space="preserve">18-year child age span and was rated “low”  </w:t>
      </w:r>
    </w:p>
    <w:p w14:paraId="61D94ADC" w14:textId="77777777" w:rsidR="008F6FD3" w:rsidRDefault="008F6FD3" w:rsidP="008F6FD3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14:paraId="24CDAC46" w14:textId="4579635F" w:rsidR="005A570D" w:rsidRPr="00AF44B6" w:rsidRDefault="008F6FD3" w:rsidP="008F6FD3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S</w:t>
      </w:r>
      <w:r w:rsidR="005A570D" w:rsidRPr="00AF44B6">
        <w:rPr>
          <w:rFonts w:ascii="Times New Roman" w:eastAsia="Times New Roman" w:hAnsi="Times New Roman" w:cs="Times New Roman"/>
          <w:sz w:val="24"/>
          <w:szCs w:val="24"/>
        </w:rPr>
        <w:t>upplemen</w:t>
      </w:r>
      <w:r w:rsidR="005A570D" w:rsidRPr="005A570D">
        <w:rPr>
          <w:rFonts w:ascii="Times New Roman" w:eastAsia="Times New Roman" w:hAnsi="Times New Roman" w:cs="Times New Roman"/>
          <w:sz w:val="24"/>
          <w:szCs w:val="24"/>
        </w:rPr>
        <w:t>tal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Table </w:t>
      </w:r>
      <w:r w:rsidR="00E14F5F">
        <w:rPr>
          <w:rFonts w:ascii="Times New Roman" w:eastAsia="Times New Roman" w:hAnsi="Times New Roman" w:cs="Times New Roman"/>
          <w:sz w:val="24"/>
          <w:szCs w:val="24"/>
        </w:rPr>
        <w:t>4</w:t>
      </w:r>
      <w:r w:rsidR="00A354FE">
        <w:rPr>
          <w:rFonts w:ascii="Times New Roman" w:eastAsia="Times New Roman" w:hAnsi="Times New Roman" w:cs="Times New Roman"/>
          <w:sz w:val="24"/>
          <w:szCs w:val="24"/>
        </w:rPr>
        <w:t>.  Quality levels for 15</w:t>
      </w:r>
      <w:r w:rsidR="005A570D" w:rsidRPr="005A570D">
        <w:rPr>
          <w:rFonts w:ascii="Times New Roman" w:eastAsia="Times New Roman" w:hAnsi="Times New Roman" w:cs="Times New Roman"/>
          <w:sz w:val="24"/>
          <w:szCs w:val="24"/>
        </w:rPr>
        <w:t xml:space="preserve"> studies included in meta-analyses</w:t>
      </w:r>
      <w:r w:rsidR="00BA6ADE">
        <w:rPr>
          <w:rFonts w:ascii="Times New Roman" w:eastAsia="Times New Roman" w:hAnsi="Times New Roman" w:cs="Times New Roman"/>
          <w:sz w:val="24"/>
          <w:szCs w:val="24"/>
        </w:rPr>
        <w:t>*</w:t>
      </w:r>
    </w:p>
    <w:p w14:paraId="7B3A8AF1" w14:textId="77777777" w:rsidR="005A570D" w:rsidRPr="00AF44B6" w:rsidRDefault="005A570D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13225" w:type="dxa"/>
        <w:tblLook w:val="04A0" w:firstRow="1" w:lastRow="0" w:firstColumn="1" w:lastColumn="0" w:noHBand="0" w:noVBand="1"/>
      </w:tblPr>
      <w:tblGrid>
        <w:gridCol w:w="2156"/>
        <w:gridCol w:w="2250"/>
        <w:gridCol w:w="861"/>
        <w:gridCol w:w="1390"/>
        <w:gridCol w:w="1391"/>
        <w:gridCol w:w="1339"/>
        <w:gridCol w:w="1275"/>
        <w:gridCol w:w="1259"/>
        <w:gridCol w:w="1304"/>
      </w:tblGrid>
      <w:tr w:rsidR="002A13D8" w:rsidRPr="005A570D" w14:paraId="7EB98656" w14:textId="4A98EA11" w:rsidTr="002A13D8">
        <w:trPr>
          <w:trHeight w:val="510"/>
        </w:trPr>
        <w:tc>
          <w:tcPr>
            <w:tcW w:w="2156" w:type="dxa"/>
            <w:hideMark/>
          </w:tcPr>
          <w:p w14:paraId="60329D27" w14:textId="544226C5" w:rsidR="002A13D8" w:rsidRPr="00A354FE" w:rsidRDefault="00BA6ADE" w:rsidP="00BA6ADE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First a</w:t>
            </w:r>
            <w:r w:rsidR="002A13D8"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uthor, year published</w:t>
            </w:r>
          </w:p>
        </w:tc>
        <w:tc>
          <w:tcPr>
            <w:tcW w:w="2250" w:type="dxa"/>
            <w:hideMark/>
          </w:tcPr>
          <w:p w14:paraId="10C3C128" w14:textId="29DFF617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Age-group (s)</w:t>
            </w:r>
          </w:p>
        </w:tc>
        <w:tc>
          <w:tcPr>
            <w:tcW w:w="861" w:type="dxa"/>
            <w:hideMark/>
          </w:tcPr>
          <w:p w14:paraId="40D5C2CB" w14:textId="34CD8893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No. of </w:t>
            </w:r>
            <w:r w:rsidR="00BA6ADE">
              <w:rPr>
                <w:rFonts w:ascii="Times New Roman" w:eastAsia="Times New Roman" w:hAnsi="Times New Roman" w:cs="Times New Roman"/>
                <w:sz w:val="20"/>
                <w:szCs w:val="20"/>
              </w:rPr>
              <w:t>s</w:t>
            </w: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easons</w:t>
            </w:r>
          </w:p>
        </w:tc>
        <w:tc>
          <w:tcPr>
            <w:tcW w:w="1390" w:type="dxa"/>
            <w:shd w:val="clear" w:color="auto" w:fill="auto"/>
          </w:tcPr>
          <w:p w14:paraId="68DA112B" w14:textId="40FD8286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Geographic representation</w:t>
            </w:r>
          </w:p>
        </w:tc>
        <w:tc>
          <w:tcPr>
            <w:tcW w:w="1391" w:type="dxa"/>
            <w:shd w:val="clear" w:color="auto" w:fill="auto"/>
          </w:tcPr>
          <w:p w14:paraId="114F0DEC" w14:textId="58852E70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Age representation</w:t>
            </w:r>
          </w:p>
        </w:tc>
        <w:tc>
          <w:tcPr>
            <w:tcW w:w="1339" w:type="dxa"/>
            <w:shd w:val="clear" w:color="auto" w:fill="auto"/>
          </w:tcPr>
          <w:p w14:paraId="7458636E" w14:textId="08535DC6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General represenation</w:t>
            </w:r>
          </w:p>
        </w:tc>
        <w:tc>
          <w:tcPr>
            <w:tcW w:w="1275" w:type="dxa"/>
            <w:shd w:val="clear" w:color="auto" w:fill="auto"/>
          </w:tcPr>
          <w:p w14:paraId="7DEB5D0E" w14:textId="01413BAB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Follow-up</w:t>
            </w:r>
          </w:p>
        </w:tc>
        <w:tc>
          <w:tcPr>
            <w:tcW w:w="1259" w:type="dxa"/>
          </w:tcPr>
          <w:p w14:paraId="60B952DD" w14:textId="5CD94E45" w:rsidR="002A13D8" w:rsidRPr="00A354FE" w:rsidRDefault="002A13D8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Sensitivity of symptoms</w:t>
            </w:r>
          </w:p>
        </w:tc>
        <w:tc>
          <w:tcPr>
            <w:tcW w:w="1304" w:type="dxa"/>
            <w:shd w:val="clear" w:color="auto" w:fill="auto"/>
          </w:tcPr>
          <w:p w14:paraId="675875F3" w14:textId="4195FF2A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aboratory</w:t>
            </w:r>
            <w:r w:rsidR="002C23EC">
              <w:rPr>
                <w:rFonts w:ascii="Times New Roman" w:hAnsi="Times New Roman" w:cs="Times New Roman"/>
                <w:sz w:val="20"/>
                <w:szCs w:val="20"/>
              </w:rPr>
              <w:t xml:space="preserve"> method</w:t>
            </w:r>
          </w:p>
        </w:tc>
      </w:tr>
      <w:tr w:rsidR="002A13D8" w:rsidRPr="005A570D" w14:paraId="2A08DA38" w14:textId="3DBC84C3" w:rsidTr="002A13D8">
        <w:trPr>
          <w:trHeight w:val="255"/>
        </w:trPr>
        <w:tc>
          <w:tcPr>
            <w:tcW w:w="2156" w:type="dxa"/>
            <w:noWrap/>
            <w:hideMark/>
          </w:tcPr>
          <w:p w14:paraId="3A0F5D14" w14:textId="0B1C3E39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Barrett 2011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XJyZXR0PC9BdXRob3I+PFllYXI+MjAxMTwvWWVhcj48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XJyZXR0PC9BdXRob3I+PFllYXI+MjAxMTwvWWVhcj48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1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7A72A8FF" w14:textId="77777777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Adult</w:t>
            </w:r>
          </w:p>
        </w:tc>
        <w:tc>
          <w:tcPr>
            <w:tcW w:w="861" w:type="dxa"/>
            <w:noWrap/>
            <w:hideMark/>
          </w:tcPr>
          <w:p w14:paraId="1BCA2B96" w14:textId="777777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90" w:type="dxa"/>
            <w:shd w:val="clear" w:color="auto" w:fill="auto"/>
          </w:tcPr>
          <w:p w14:paraId="0CE23B75" w14:textId="6C722F8E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91" w:type="dxa"/>
            <w:shd w:val="clear" w:color="auto" w:fill="auto"/>
          </w:tcPr>
          <w:p w14:paraId="1D2BD5B8" w14:textId="73975E02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339" w:type="dxa"/>
            <w:shd w:val="clear" w:color="auto" w:fill="auto"/>
          </w:tcPr>
          <w:p w14:paraId="5EE9A1B0" w14:textId="10FE63A6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43ECD127" w14:textId="0A418098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1259" w:type="dxa"/>
          </w:tcPr>
          <w:p w14:paraId="43A21D9E" w14:textId="179C9EE3" w:rsidR="002A13D8" w:rsidRPr="00A354FE" w:rsidRDefault="002A13D8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04" w:type="dxa"/>
            <w:shd w:val="clear" w:color="auto" w:fill="auto"/>
          </w:tcPr>
          <w:p w14:paraId="043E0A0E" w14:textId="24BDC09B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</w:tr>
      <w:tr w:rsidR="002A13D8" w:rsidRPr="005A570D" w14:paraId="47F9392D" w14:textId="39A8DE92" w:rsidTr="002A13D8">
        <w:trPr>
          <w:trHeight w:val="255"/>
        </w:trPr>
        <w:tc>
          <w:tcPr>
            <w:tcW w:w="2156" w:type="dxa"/>
            <w:noWrap/>
            <w:hideMark/>
          </w:tcPr>
          <w:p w14:paraId="30A8549C" w14:textId="3DFB5021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Belshe 2000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xzaGU8L0F1dGhvcj48WWVhcj4yMDAwPC9ZZWFyPjxS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WxzaGU8L0F1dGhvcj48WWVhcj4yMDAwPC9ZZWFyPjxS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2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44C2BC57" w14:textId="77777777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Children</w:t>
            </w:r>
          </w:p>
        </w:tc>
        <w:tc>
          <w:tcPr>
            <w:tcW w:w="861" w:type="dxa"/>
            <w:noWrap/>
            <w:hideMark/>
          </w:tcPr>
          <w:p w14:paraId="7DC01D02" w14:textId="777777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390" w:type="dxa"/>
            <w:shd w:val="clear" w:color="auto" w:fill="auto"/>
          </w:tcPr>
          <w:p w14:paraId="1AF6C729" w14:textId="402E95EE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91" w:type="dxa"/>
            <w:shd w:val="clear" w:color="auto" w:fill="auto"/>
          </w:tcPr>
          <w:p w14:paraId="2159AB82" w14:textId="563AA9CB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1339" w:type="dxa"/>
            <w:shd w:val="clear" w:color="auto" w:fill="auto"/>
          </w:tcPr>
          <w:p w14:paraId="4FEB93A2" w14:textId="2390C4E3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1B8B8CF0" w14:textId="03DE00C6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259" w:type="dxa"/>
          </w:tcPr>
          <w:p w14:paraId="5089C0A9" w14:textId="6E881A91" w:rsidR="002A13D8" w:rsidRPr="00A354FE" w:rsidRDefault="002A13D8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04" w:type="dxa"/>
            <w:shd w:val="clear" w:color="auto" w:fill="auto"/>
          </w:tcPr>
          <w:p w14:paraId="1E6F6620" w14:textId="7D1EBE4F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</w:tr>
      <w:tr w:rsidR="002A13D8" w:rsidRPr="005A570D" w14:paraId="71441951" w14:textId="49EDAEE1" w:rsidTr="002A13D8">
        <w:trPr>
          <w:trHeight w:val="255"/>
        </w:trPr>
        <w:tc>
          <w:tcPr>
            <w:tcW w:w="2156" w:type="dxa"/>
            <w:noWrap/>
            <w:hideMark/>
          </w:tcPr>
          <w:p w14:paraId="3F133D4D" w14:textId="79E560D8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oberman 2003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Jlcm1hbjwvQXV0aG9yPjxZZWFyPjIwMDM8L1llYXI+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Jlcm1hbjwvQXV0aG9yPjxZZWFyPjIwMDM8L1llYXI+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3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60239786" w14:textId="77777777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Children</w:t>
            </w:r>
          </w:p>
        </w:tc>
        <w:tc>
          <w:tcPr>
            <w:tcW w:w="861" w:type="dxa"/>
            <w:noWrap/>
            <w:hideMark/>
          </w:tcPr>
          <w:p w14:paraId="5078E6BD" w14:textId="777777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390" w:type="dxa"/>
            <w:shd w:val="clear" w:color="auto" w:fill="auto"/>
          </w:tcPr>
          <w:p w14:paraId="124C29B7" w14:textId="225937C1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1391" w:type="dxa"/>
            <w:shd w:val="clear" w:color="auto" w:fill="auto"/>
          </w:tcPr>
          <w:p w14:paraId="3558584B" w14:textId="53BCA5E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1339" w:type="dxa"/>
            <w:shd w:val="clear" w:color="auto" w:fill="auto"/>
          </w:tcPr>
          <w:p w14:paraId="52DFB831" w14:textId="07357101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6BAA1840" w14:textId="283CDDED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59" w:type="dxa"/>
          </w:tcPr>
          <w:p w14:paraId="4FC3BCE7" w14:textId="241DAC06" w:rsidR="002A13D8" w:rsidRPr="00A354FE" w:rsidRDefault="00D14195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304" w:type="dxa"/>
            <w:shd w:val="clear" w:color="auto" w:fill="auto"/>
          </w:tcPr>
          <w:p w14:paraId="3E5AD630" w14:textId="51B63A72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</w:tr>
      <w:tr w:rsidR="002A13D8" w:rsidRPr="005A570D" w14:paraId="4E1E37BD" w14:textId="1B822CC2" w:rsidTr="002A13D8">
        <w:trPr>
          <w:trHeight w:val="255"/>
        </w:trPr>
        <w:tc>
          <w:tcPr>
            <w:tcW w:w="2156" w:type="dxa"/>
            <w:noWrap/>
            <w:hideMark/>
          </w:tcPr>
          <w:p w14:paraId="5C8C23DF" w14:textId="561F66BC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Jackson 2010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Nrc29uPC9BdXRob3I+PFllYXI+MjAxMDwvWWVhcj48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Nrc29uPC9BdXRob3I+PFllYXI+MjAxMDwvWWVhcj48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4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07490E23" w14:textId="77777777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Adult</w:t>
            </w:r>
          </w:p>
        </w:tc>
        <w:tc>
          <w:tcPr>
            <w:tcW w:w="861" w:type="dxa"/>
            <w:noWrap/>
            <w:hideMark/>
          </w:tcPr>
          <w:p w14:paraId="18B00C50" w14:textId="777777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390" w:type="dxa"/>
            <w:shd w:val="clear" w:color="auto" w:fill="auto"/>
          </w:tcPr>
          <w:p w14:paraId="1AFD2D5D" w14:textId="02716DAD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91" w:type="dxa"/>
            <w:shd w:val="clear" w:color="auto" w:fill="auto"/>
          </w:tcPr>
          <w:p w14:paraId="4AC8E291" w14:textId="54892850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339" w:type="dxa"/>
            <w:shd w:val="clear" w:color="auto" w:fill="auto"/>
          </w:tcPr>
          <w:p w14:paraId="4C72DB65" w14:textId="2CDC742F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6D578349" w14:textId="206207DE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259" w:type="dxa"/>
          </w:tcPr>
          <w:p w14:paraId="6D533DBC" w14:textId="463D5F17" w:rsidR="002A13D8" w:rsidRPr="00A354FE" w:rsidRDefault="002A13D8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1304" w:type="dxa"/>
            <w:shd w:val="clear" w:color="auto" w:fill="auto"/>
          </w:tcPr>
          <w:p w14:paraId="6BFBD907" w14:textId="5BD1DDBE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</w:tr>
      <w:tr w:rsidR="002A13D8" w:rsidRPr="005A570D" w14:paraId="722539AD" w14:textId="22745FEE" w:rsidTr="002A13D8">
        <w:trPr>
          <w:trHeight w:val="255"/>
        </w:trPr>
        <w:tc>
          <w:tcPr>
            <w:tcW w:w="2156" w:type="dxa"/>
            <w:noWrap/>
            <w:hideMark/>
          </w:tcPr>
          <w:p w14:paraId="784D3462" w14:textId="43A1163F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angley 2011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YW5nbGV5PC9BdXRob3I+PFllYXI+MjAxMTwvWWVhcj48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YW5nbGV5PC9BdXRob3I+PFllYXI+MjAxMTwvWWVhcj48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5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44DF94EE" w14:textId="77777777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Adult</w:t>
            </w:r>
          </w:p>
        </w:tc>
        <w:tc>
          <w:tcPr>
            <w:tcW w:w="861" w:type="dxa"/>
            <w:noWrap/>
            <w:hideMark/>
          </w:tcPr>
          <w:p w14:paraId="506135B8" w14:textId="777777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90" w:type="dxa"/>
            <w:shd w:val="clear" w:color="auto" w:fill="auto"/>
          </w:tcPr>
          <w:p w14:paraId="1514523B" w14:textId="31BFD568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91" w:type="dxa"/>
            <w:shd w:val="clear" w:color="auto" w:fill="auto"/>
          </w:tcPr>
          <w:p w14:paraId="3ED6DD22" w14:textId="276AD472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39" w:type="dxa"/>
            <w:shd w:val="clear" w:color="auto" w:fill="auto"/>
          </w:tcPr>
          <w:p w14:paraId="31CB02AF" w14:textId="4864CED6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5432BEF4" w14:textId="5E5FD523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59" w:type="dxa"/>
          </w:tcPr>
          <w:p w14:paraId="5E0A5A68" w14:textId="3B75E021" w:rsidR="002A13D8" w:rsidRPr="00A354FE" w:rsidRDefault="002A13D8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1304" w:type="dxa"/>
            <w:shd w:val="clear" w:color="auto" w:fill="auto"/>
          </w:tcPr>
          <w:p w14:paraId="6590E38F" w14:textId="091DBE80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</w:tr>
      <w:tr w:rsidR="002A13D8" w:rsidRPr="005A570D" w14:paraId="0D0EC12A" w14:textId="2156D37D" w:rsidTr="002A13D8">
        <w:trPr>
          <w:trHeight w:val="255"/>
        </w:trPr>
        <w:tc>
          <w:tcPr>
            <w:tcW w:w="2156" w:type="dxa"/>
            <w:noWrap/>
            <w:hideMark/>
          </w:tcPr>
          <w:p w14:paraId="1922A31A" w14:textId="3C4E6A2C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Monto 2009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250bzwvQXV0aG9yPjxZZWFyPjIwMDk8L1llYXI+PFJl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250bzwvQXV0aG9yPjxZZWFyPjIwMDk8L1llYXI+PFJl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6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60D7DCA8" w14:textId="77777777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Adult</w:t>
            </w:r>
          </w:p>
        </w:tc>
        <w:tc>
          <w:tcPr>
            <w:tcW w:w="861" w:type="dxa"/>
            <w:noWrap/>
            <w:hideMark/>
          </w:tcPr>
          <w:p w14:paraId="54390C6B" w14:textId="777777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90" w:type="dxa"/>
            <w:shd w:val="clear" w:color="auto" w:fill="auto"/>
          </w:tcPr>
          <w:p w14:paraId="62BAA0C2" w14:textId="63E5306E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391" w:type="dxa"/>
            <w:shd w:val="clear" w:color="auto" w:fill="auto"/>
          </w:tcPr>
          <w:p w14:paraId="733C912C" w14:textId="6A7FDFA6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339" w:type="dxa"/>
            <w:shd w:val="clear" w:color="auto" w:fill="auto"/>
          </w:tcPr>
          <w:p w14:paraId="245F4234" w14:textId="46B3CE8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757B9789" w14:textId="7B06E81B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1259" w:type="dxa"/>
          </w:tcPr>
          <w:p w14:paraId="5142D75E" w14:textId="3424259C" w:rsidR="002A13D8" w:rsidRPr="00A354FE" w:rsidRDefault="002A13D8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04" w:type="dxa"/>
            <w:shd w:val="clear" w:color="auto" w:fill="auto"/>
          </w:tcPr>
          <w:p w14:paraId="1AFC1764" w14:textId="10F291D0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</w:tr>
      <w:tr w:rsidR="002A13D8" w:rsidRPr="005A570D" w14:paraId="098695EB" w14:textId="063A1138" w:rsidTr="002A13D8">
        <w:trPr>
          <w:trHeight w:val="255"/>
        </w:trPr>
        <w:tc>
          <w:tcPr>
            <w:tcW w:w="2156" w:type="dxa"/>
            <w:noWrap/>
            <w:hideMark/>
          </w:tcPr>
          <w:p w14:paraId="0A151C1D" w14:textId="7DA9B3CC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Monto 2014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250bzwvQXV0aG9yPjxZZWFyPjIwMTQ8L1llYXI+PFJl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250bzwvQXV0aG9yPjxZZWFyPjIwMTQ8L1llYXI+PFJl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7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66E42C52" w14:textId="12404422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Children, adult, all ages</w:t>
            </w:r>
          </w:p>
        </w:tc>
        <w:tc>
          <w:tcPr>
            <w:tcW w:w="861" w:type="dxa"/>
            <w:noWrap/>
            <w:hideMark/>
          </w:tcPr>
          <w:p w14:paraId="5A8530EF" w14:textId="5092F902" w:rsidR="002A13D8" w:rsidRPr="00A354FE" w:rsidRDefault="00E13194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90" w:type="dxa"/>
            <w:shd w:val="clear" w:color="auto" w:fill="auto"/>
          </w:tcPr>
          <w:p w14:paraId="637B5DA0" w14:textId="5B11AA62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1391" w:type="dxa"/>
            <w:shd w:val="clear" w:color="auto" w:fill="auto"/>
          </w:tcPr>
          <w:p w14:paraId="3785D4FB" w14:textId="4FC24871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39" w:type="dxa"/>
            <w:shd w:val="clear" w:color="auto" w:fill="auto"/>
          </w:tcPr>
          <w:p w14:paraId="12318759" w14:textId="6B6204E5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11221988" w14:textId="2A62A9F9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259" w:type="dxa"/>
          </w:tcPr>
          <w:p w14:paraId="03EA6F3B" w14:textId="69C3A06B" w:rsidR="002A13D8" w:rsidRPr="00A354FE" w:rsidRDefault="002A13D8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04" w:type="dxa"/>
            <w:shd w:val="clear" w:color="auto" w:fill="auto"/>
          </w:tcPr>
          <w:p w14:paraId="7CB34185" w14:textId="1300261F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</w:tr>
      <w:tr w:rsidR="002A13D8" w:rsidRPr="005A570D" w14:paraId="5CBEBF24" w14:textId="16F86CB8" w:rsidTr="002A13D8">
        <w:trPr>
          <w:trHeight w:val="255"/>
        </w:trPr>
        <w:tc>
          <w:tcPr>
            <w:tcW w:w="2156" w:type="dxa"/>
            <w:noWrap/>
            <w:hideMark/>
          </w:tcPr>
          <w:p w14:paraId="0B32197D" w14:textId="65C4AC9C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Ohmit 2006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1pdDwvQXV0aG9yPjxZZWFyPjIwMDY8L1llYXI+PFJl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1pdDwvQXV0aG9yPjxZZWFyPjIwMDY8L1llYXI+PFJl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8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1C087DF8" w14:textId="77777777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Adult</w:t>
            </w:r>
          </w:p>
        </w:tc>
        <w:tc>
          <w:tcPr>
            <w:tcW w:w="861" w:type="dxa"/>
            <w:noWrap/>
            <w:hideMark/>
          </w:tcPr>
          <w:p w14:paraId="0CD5575B" w14:textId="777777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90" w:type="dxa"/>
            <w:shd w:val="clear" w:color="auto" w:fill="auto"/>
          </w:tcPr>
          <w:p w14:paraId="02C271E3" w14:textId="79BCBE3F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91" w:type="dxa"/>
            <w:shd w:val="clear" w:color="auto" w:fill="auto"/>
          </w:tcPr>
          <w:p w14:paraId="08F285E5" w14:textId="58DB804E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339" w:type="dxa"/>
            <w:shd w:val="clear" w:color="auto" w:fill="auto"/>
          </w:tcPr>
          <w:p w14:paraId="27B8C584" w14:textId="77D60F44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767E186A" w14:textId="6A14A939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59" w:type="dxa"/>
          </w:tcPr>
          <w:p w14:paraId="1CE1E10D" w14:textId="10EE2568" w:rsidR="002A13D8" w:rsidRPr="00A354FE" w:rsidRDefault="002A13D8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04" w:type="dxa"/>
            <w:shd w:val="clear" w:color="auto" w:fill="auto"/>
          </w:tcPr>
          <w:p w14:paraId="536F9A85" w14:textId="6738B53B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</w:tr>
      <w:tr w:rsidR="002A13D8" w:rsidRPr="005A570D" w14:paraId="417EA38C" w14:textId="239E03F1" w:rsidTr="002A13D8">
        <w:trPr>
          <w:trHeight w:val="255"/>
        </w:trPr>
        <w:tc>
          <w:tcPr>
            <w:tcW w:w="2156" w:type="dxa"/>
            <w:noWrap/>
            <w:hideMark/>
          </w:tcPr>
          <w:p w14:paraId="1CB7A01F" w14:textId="4830DE62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Ohmit 2008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1pdDwvQXV0aG9yPjxZZWFyPjIwMDg8L1llYXI+PFJl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1pdDwvQXV0aG9yPjxZZWFyPjIwMDg8L1llYXI+PFJl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9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4B868925" w14:textId="77777777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Adult</w:t>
            </w:r>
          </w:p>
        </w:tc>
        <w:tc>
          <w:tcPr>
            <w:tcW w:w="861" w:type="dxa"/>
            <w:noWrap/>
            <w:hideMark/>
          </w:tcPr>
          <w:p w14:paraId="03484003" w14:textId="777777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90" w:type="dxa"/>
            <w:shd w:val="clear" w:color="auto" w:fill="auto"/>
          </w:tcPr>
          <w:p w14:paraId="71FADCC2" w14:textId="4790C14F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91" w:type="dxa"/>
            <w:shd w:val="clear" w:color="auto" w:fill="auto"/>
          </w:tcPr>
          <w:p w14:paraId="421B220E" w14:textId="1754D2B6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339" w:type="dxa"/>
            <w:shd w:val="clear" w:color="auto" w:fill="auto"/>
          </w:tcPr>
          <w:p w14:paraId="460DB3E6" w14:textId="2C244FE2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16BB49EF" w14:textId="08195AAF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1259" w:type="dxa"/>
          </w:tcPr>
          <w:p w14:paraId="6E0DEFD7" w14:textId="1B1DB5EA" w:rsidR="002A13D8" w:rsidRPr="00A354FE" w:rsidRDefault="002A13D8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04" w:type="dxa"/>
            <w:shd w:val="clear" w:color="auto" w:fill="auto"/>
          </w:tcPr>
          <w:p w14:paraId="000A08B3" w14:textId="231A22EB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</w:tr>
      <w:tr w:rsidR="002A13D8" w:rsidRPr="005A570D" w14:paraId="439B17CA" w14:textId="3E0E3DB3" w:rsidTr="002A13D8">
        <w:trPr>
          <w:trHeight w:val="255"/>
        </w:trPr>
        <w:tc>
          <w:tcPr>
            <w:tcW w:w="2156" w:type="dxa"/>
            <w:noWrap/>
            <w:hideMark/>
          </w:tcPr>
          <w:p w14:paraId="32550B53" w14:textId="09FBF69C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Ohmit 2013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1pdDwvQXV0aG9yPjxZZWFyPjIwMTM8L1llYXI+PFJl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1pdDwvQXV0aG9yPjxZZWFyPjIwMTM8L1llYXI+PFJl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10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03A0445A" w14:textId="4EC67D72" w:rsidR="002A13D8" w:rsidRPr="00A354FE" w:rsidRDefault="00E13194" w:rsidP="00E13194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Children, adult, a</w:t>
            </w:r>
            <w:r w:rsidR="002A13D8"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ll ages</w:t>
            </w:r>
          </w:p>
        </w:tc>
        <w:tc>
          <w:tcPr>
            <w:tcW w:w="861" w:type="dxa"/>
            <w:noWrap/>
            <w:hideMark/>
          </w:tcPr>
          <w:p w14:paraId="366AD1F7" w14:textId="777777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90" w:type="dxa"/>
            <w:shd w:val="clear" w:color="auto" w:fill="auto"/>
          </w:tcPr>
          <w:p w14:paraId="0A005EB1" w14:textId="7F2B9E4E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1391" w:type="dxa"/>
            <w:shd w:val="clear" w:color="auto" w:fill="auto"/>
          </w:tcPr>
          <w:p w14:paraId="73038803" w14:textId="47650574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39" w:type="dxa"/>
            <w:shd w:val="clear" w:color="auto" w:fill="auto"/>
          </w:tcPr>
          <w:p w14:paraId="4874B047" w14:textId="098F1B5F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3F9B6670" w14:textId="5219B206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259" w:type="dxa"/>
          </w:tcPr>
          <w:p w14:paraId="31F221A0" w14:textId="5DD88F26" w:rsidR="002A13D8" w:rsidRPr="00A354FE" w:rsidRDefault="002A13D8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04" w:type="dxa"/>
            <w:shd w:val="clear" w:color="auto" w:fill="auto"/>
          </w:tcPr>
          <w:p w14:paraId="4361E1C8" w14:textId="50D06BED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</w:tr>
      <w:tr w:rsidR="002A13D8" w:rsidRPr="005A570D" w14:paraId="3F9BABCC" w14:textId="5CE822CB" w:rsidTr="002A13D8">
        <w:trPr>
          <w:trHeight w:val="255"/>
        </w:trPr>
        <w:tc>
          <w:tcPr>
            <w:tcW w:w="2156" w:type="dxa"/>
            <w:noWrap/>
            <w:hideMark/>
          </w:tcPr>
          <w:p w14:paraId="2FEC72BB" w14:textId="09DAE894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Ohmit 2015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1pdDwvQXV0aG9yPjxZZWFyPjIwMTU8L1llYXI+PFJl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1pdDwvQXV0aG9yPjxZZWFyPjIwMTU8L1llYXI+PFJl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11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1CFA3B50" w14:textId="77AD4726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Children, adult, all ages</w:t>
            </w:r>
          </w:p>
        </w:tc>
        <w:tc>
          <w:tcPr>
            <w:tcW w:w="861" w:type="dxa"/>
            <w:noWrap/>
            <w:hideMark/>
          </w:tcPr>
          <w:p w14:paraId="46C23B90" w14:textId="777777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90" w:type="dxa"/>
            <w:shd w:val="clear" w:color="auto" w:fill="auto"/>
          </w:tcPr>
          <w:p w14:paraId="0D5C3DC9" w14:textId="19D86B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1391" w:type="dxa"/>
            <w:shd w:val="clear" w:color="auto" w:fill="auto"/>
          </w:tcPr>
          <w:p w14:paraId="4C27016D" w14:textId="1E9F7B6A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39" w:type="dxa"/>
            <w:shd w:val="clear" w:color="auto" w:fill="auto"/>
          </w:tcPr>
          <w:p w14:paraId="22448591" w14:textId="674E5A69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39C4DC4D" w14:textId="43EF643B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259" w:type="dxa"/>
          </w:tcPr>
          <w:p w14:paraId="062F92FC" w14:textId="57F88709" w:rsidR="002A13D8" w:rsidRPr="00A354FE" w:rsidRDefault="002A13D8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04" w:type="dxa"/>
            <w:shd w:val="clear" w:color="auto" w:fill="auto"/>
          </w:tcPr>
          <w:p w14:paraId="508BA92D" w14:textId="522DA99B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</w:tr>
      <w:tr w:rsidR="002A13D8" w:rsidRPr="005A570D" w14:paraId="2240B204" w14:textId="4A6589A7" w:rsidTr="002A13D8">
        <w:trPr>
          <w:trHeight w:val="255"/>
        </w:trPr>
        <w:tc>
          <w:tcPr>
            <w:tcW w:w="2156" w:type="dxa"/>
            <w:noWrap/>
            <w:hideMark/>
          </w:tcPr>
          <w:p w14:paraId="521A9284" w14:textId="4B74FFC0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Ohmit 2016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1pdDwvQXV0aG9yPjxZZWFyPjIwMTY8L1llYXI+PFJl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1pdDwvQXV0aG9yPjxZZWFyPjIwMTY8L1llYXI+PFJl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12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6073B0E3" w14:textId="7B94ECEA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Children, adult, all ages</w:t>
            </w:r>
          </w:p>
        </w:tc>
        <w:tc>
          <w:tcPr>
            <w:tcW w:w="861" w:type="dxa"/>
            <w:noWrap/>
            <w:hideMark/>
          </w:tcPr>
          <w:p w14:paraId="5155D39F" w14:textId="777777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90" w:type="dxa"/>
            <w:shd w:val="clear" w:color="auto" w:fill="auto"/>
          </w:tcPr>
          <w:p w14:paraId="7062D0E1" w14:textId="1A2C9FF8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1391" w:type="dxa"/>
            <w:shd w:val="clear" w:color="auto" w:fill="auto"/>
          </w:tcPr>
          <w:p w14:paraId="2286AE66" w14:textId="3D01A18B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39" w:type="dxa"/>
            <w:shd w:val="clear" w:color="auto" w:fill="auto"/>
          </w:tcPr>
          <w:p w14:paraId="648654F6" w14:textId="029F3109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10764E3E" w14:textId="3028CA16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259" w:type="dxa"/>
          </w:tcPr>
          <w:p w14:paraId="63BA6322" w14:textId="74614320" w:rsidR="002A13D8" w:rsidRPr="00A354FE" w:rsidRDefault="002A13D8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04" w:type="dxa"/>
            <w:shd w:val="clear" w:color="auto" w:fill="auto"/>
          </w:tcPr>
          <w:p w14:paraId="345EA37C" w14:textId="28762DEE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</w:tr>
      <w:tr w:rsidR="002A13D8" w:rsidRPr="005A570D" w14:paraId="00E72157" w14:textId="38E64EE6" w:rsidTr="002A13D8">
        <w:trPr>
          <w:trHeight w:val="255"/>
        </w:trPr>
        <w:tc>
          <w:tcPr>
            <w:tcW w:w="2156" w:type="dxa"/>
            <w:noWrap/>
            <w:hideMark/>
          </w:tcPr>
          <w:p w14:paraId="26FA041E" w14:textId="36E53271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Smithgall 2016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bWl0aGdhbGw8L0F1dGhvcj48WWVhcj4yMDE2PC9ZZWFy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bWl0aGdhbGw8L0F1dGhvcj48WWVhcj4yMDE2PC9ZZWFy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13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607CC35F" w14:textId="17F5D39D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All ages</w:t>
            </w:r>
          </w:p>
        </w:tc>
        <w:tc>
          <w:tcPr>
            <w:tcW w:w="861" w:type="dxa"/>
            <w:noWrap/>
            <w:hideMark/>
          </w:tcPr>
          <w:p w14:paraId="2D5FF080" w14:textId="777777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90" w:type="dxa"/>
            <w:shd w:val="clear" w:color="auto" w:fill="auto"/>
          </w:tcPr>
          <w:p w14:paraId="4C2252BE" w14:textId="6FA8B23F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Low</w:t>
            </w:r>
          </w:p>
        </w:tc>
        <w:tc>
          <w:tcPr>
            <w:tcW w:w="1391" w:type="dxa"/>
            <w:shd w:val="clear" w:color="auto" w:fill="auto"/>
          </w:tcPr>
          <w:p w14:paraId="7C7A4870" w14:textId="2BE5F914" w:rsidR="002A13D8" w:rsidRPr="00A354FE" w:rsidRDefault="0026409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39" w:type="dxa"/>
            <w:shd w:val="clear" w:color="auto" w:fill="auto"/>
          </w:tcPr>
          <w:p w14:paraId="2BC73AB8" w14:textId="4AF51D73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15245F24" w14:textId="18C2EE4A" w:rsidR="002A13D8" w:rsidRPr="00A354FE" w:rsidRDefault="00AE16E2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259" w:type="dxa"/>
          </w:tcPr>
          <w:p w14:paraId="61835C7F" w14:textId="5259212E" w:rsidR="002A13D8" w:rsidRPr="00A354FE" w:rsidRDefault="002A13D8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04" w:type="dxa"/>
            <w:shd w:val="clear" w:color="auto" w:fill="auto"/>
          </w:tcPr>
          <w:p w14:paraId="766D91A9" w14:textId="444A5C0D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</w:tr>
      <w:tr w:rsidR="002A13D8" w:rsidRPr="005A570D" w14:paraId="5E3E1696" w14:textId="381997E2" w:rsidTr="002A13D8">
        <w:trPr>
          <w:trHeight w:val="255"/>
        </w:trPr>
        <w:tc>
          <w:tcPr>
            <w:tcW w:w="2156" w:type="dxa"/>
            <w:noWrap/>
            <w:hideMark/>
          </w:tcPr>
          <w:p w14:paraId="29CD8BB1" w14:textId="4020ABCD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Treanor 2007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cmVhbm9yPC9BdXRob3I+PFllYXI+MjAwNzwvWWVhcj48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cmVhbm9yPC9BdXRob3I+PFllYXI+MjAwNzwvWWVhcj48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14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4D74C8A9" w14:textId="77777777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Adult</w:t>
            </w:r>
          </w:p>
        </w:tc>
        <w:tc>
          <w:tcPr>
            <w:tcW w:w="861" w:type="dxa"/>
            <w:noWrap/>
            <w:hideMark/>
          </w:tcPr>
          <w:p w14:paraId="1442E08D" w14:textId="777777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90" w:type="dxa"/>
            <w:shd w:val="clear" w:color="auto" w:fill="auto"/>
          </w:tcPr>
          <w:p w14:paraId="66ED3B0D" w14:textId="7996DC26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91" w:type="dxa"/>
            <w:shd w:val="clear" w:color="auto" w:fill="auto"/>
          </w:tcPr>
          <w:p w14:paraId="1D64FAC9" w14:textId="2B88940B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339" w:type="dxa"/>
            <w:shd w:val="clear" w:color="auto" w:fill="auto"/>
          </w:tcPr>
          <w:p w14:paraId="76C8134E" w14:textId="31A435C0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749987A7" w14:textId="03AED2BB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259" w:type="dxa"/>
          </w:tcPr>
          <w:p w14:paraId="608FA934" w14:textId="3A2E43AD" w:rsidR="002A13D8" w:rsidRPr="00A354FE" w:rsidRDefault="00D14195" w:rsidP="00D1419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304" w:type="dxa"/>
            <w:shd w:val="clear" w:color="auto" w:fill="auto"/>
          </w:tcPr>
          <w:p w14:paraId="48E48DC5" w14:textId="4C94016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</w:tr>
      <w:tr w:rsidR="002A13D8" w:rsidRPr="005A570D" w14:paraId="4FAA53D5" w14:textId="6F9C4EA3" w:rsidTr="002A13D8">
        <w:trPr>
          <w:trHeight w:val="255"/>
        </w:trPr>
        <w:tc>
          <w:tcPr>
            <w:tcW w:w="2156" w:type="dxa"/>
            <w:noWrap/>
            <w:hideMark/>
          </w:tcPr>
          <w:p w14:paraId="0EF57015" w14:textId="622732EA" w:rsidR="002A13D8" w:rsidRPr="00A354FE" w:rsidRDefault="002A13D8" w:rsidP="0020454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Treanor 2011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cmVhbm9yPC9BdXRob3I+PFllYXI+MjAxMTwvWWVhcj48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=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cmVhbm9yPC9BdXRob3I+PFllYXI+MjAxMTwvWWVhcj48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==
</w:fldData>
              </w:fldCha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</w:r>
            <w:r w:rsidR="0020454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04541">
              <w:rPr>
                <w:rFonts w:ascii="Times New Roman" w:hAnsi="Times New Roman" w:cs="Times New Roman"/>
                <w:noProof/>
                <w:sz w:val="20"/>
                <w:szCs w:val="20"/>
              </w:rPr>
              <w:t>[15]</w:t>
            </w:r>
            <w:r w:rsidRPr="00A3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noWrap/>
            <w:hideMark/>
          </w:tcPr>
          <w:p w14:paraId="78D98535" w14:textId="77777777" w:rsidR="002A13D8" w:rsidRPr="00A354FE" w:rsidRDefault="002A13D8" w:rsidP="002A13D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Adult</w:t>
            </w:r>
          </w:p>
        </w:tc>
        <w:tc>
          <w:tcPr>
            <w:tcW w:w="861" w:type="dxa"/>
            <w:noWrap/>
            <w:hideMark/>
          </w:tcPr>
          <w:p w14:paraId="4BD82934" w14:textId="77777777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390" w:type="dxa"/>
            <w:shd w:val="clear" w:color="auto" w:fill="auto"/>
          </w:tcPr>
          <w:p w14:paraId="1CF8A557" w14:textId="565CA109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391" w:type="dxa"/>
            <w:shd w:val="clear" w:color="auto" w:fill="auto"/>
          </w:tcPr>
          <w:p w14:paraId="7D46DBB3" w14:textId="3A9AC7B6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339" w:type="dxa"/>
            <w:shd w:val="clear" w:color="auto" w:fill="auto"/>
          </w:tcPr>
          <w:p w14:paraId="36F6995A" w14:textId="5EEC6B1B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275" w:type="dxa"/>
            <w:shd w:val="clear" w:color="auto" w:fill="auto"/>
          </w:tcPr>
          <w:p w14:paraId="2D65E012" w14:textId="2ED5CA6B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High</w:t>
            </w:r>
          </w:p>
        </w:tc>
        <w:tc>
          <w:tcPr>
            <w:tcW w:w="1259" w:type="dxa"/>
          </w:tcPr>
          <w:p w14:paraId="7D6270A2" w14:textId="1D49D1B3" w:rsidR="002A13D8" w:rsidRPr="00A354FE" w:rsidRDefault="00D14195" w:rsidP="002A13D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  <w:tc>
          <w:tcPr>
            <w:tcW w:w="1304" w:type="dxa"/>
            <w:shd w:val="clear" w:color="auto" w:fill="auto"/>
          </w:tcPr>
          <w:p w14:paraId="5A81C451" w14:textId="4C94F318" w:rsidR="002A13D8" w:rsidRPr="00A354FE" w:rsidRDefault="002A13D8" w:rsidP="002A13D8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354FE">
              <w:rPr>
                <w:rFonts w:ascii="Times New Roman" w:hAnsi="Times New Roman" w:cs="Times New Roman"/>
                <w:sz w:val="20"/>
                <w:szCs w:val="20"/>
              </w:rPr>
              <w:t>Intermediate</w:t>
            </w:r>
          </w:p>
        </w:tc>
      </w:tr>
    </w:tbl>
    <w:p w14:paraId="58F9567C" w14:textId="5D371C28" w:rsidR="00DB6260" w:rsidRPr="00DB6260" w:rsidRDefault="00DB6260" w:rsidP="00DB6260">
      <w:pPr>
        <w:rPr>
          <w:rFonts w:ascii="Times New Roman" w:hAnsi="Times New Roman" w:cs="Times New Roman"/>
          <w:sz w:val="20"/>
          <w:szCs w:val="20"/>
        </w:rPr>
      </w:pPr>
    </w:p>
    <w:p w14:paraId="308F0C44" w14:textId="5CE60A0D" w:rsidR="005A570D" w:rsidRDefault="00BA6ADE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*Definitions of low, intermediate, and high quality levels are in Supplemental Table </w:t>
      </w:r>
      <w:r w:rsidR="00E14F5F">
        <w:rPr>
          <w:rFonts w:ascii="Times New Roman" w:hAnsi="Times New Roman" w:cs="Times New Roman"/>
          <w:sz w:val="20"/>
          <w:szCs w:val="20"/>
        </w:rPr>
        <w:t>3</w:t>
      </w:r>
      <w:r>
        <w:rPr>
          <w:rFonts w:ascii="Times New Roman" w:hAnsi="Times New Roman" w:cs="Times New Roman"/>
          <w:sz w:val="20"/>
          <w:szCs w:val="20"/>
        </w:rPr>
        <w:t>.</w:t>
      </w:r>
    </w:p>
    <w:p w14:paraId="428BA1B3" w14:textId="0F0189E8" w:rsidR="00121B83" w:rsidRDefault="00121B83">
      <w:pPr>
        <w:rPr>
          <w:rFonts w:ascii="Times New Roman" w:hAnsi="Times New Roman" w:cs="Times New Roman"/>
          <w:sz w:val="20"/>
          <w:szCs w:val="20"/>
        </w:rPr>
      </w:pPr>
    </w:p>
    <w:p w14:paraId="49144F30" w14:textId="5FF5F5A0" w:rsidR="001A741A" w:rsidRDefault="001A741A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14:paraId="79DCF135" w14:textId="15F4CF0E" w:rsidR="001A15ED" w:rsidRDefault="002010B8" w:rsidP="001A15ED">
      <w:pPr>
        <w:rPr>
          <w:rFonts w:ascii="Times New Roman" w:hAnsi="Times New Roman" w:cs="Times New Roman"/>
          <w:sz w:val="20"/>
          <w:szCs w:val="20"/>
        </w:rPr>
      </w:pPr>
      <w:r w:rsidRPr="00723CEB">
        <w:rPr>
          <w:rFonts w:ascii="Times New Roman" w:hAnsi="Times New Roman" w:cs="Times New Roman"/>
          <w:sz w:val="24"/>
          <w:szCs w:val="24"/>
        </w:rPr>
        <w:lastRenderedPageBreak/>
        <w:t>Supplemental Table 5</w:t>
      </w:r>
      <w:r w:rsidR="001A741A" w:rsidRPr="00723CEB">
        <w:rPr>
          <w:rFonts w:ascii="Times New Roman" w:hAnsi="Times New Roman" w:cs="Times New Roman"/>
          <w:sz w:val="24"/>
          <w:szCs w:val="24"/>
        </w:rPr>
        <w:t>.  Adjustment of infection rate</w:t>
      </w:r>
      <w:r w:rsidR="00A82232" w:rsidRPr="00723CEB">
        <w:rPr>
          <w:rFonts w:ascii="Times New Roman" w:hAnsi="Times New Roman" w:cs="Times New Roman"/>
          <w:sz w:val="24"/>
          <w:szCs w:val="24"/>
        </w:rPr>
        <w:t>s</w:t>
      </w:r>
      <w:r w:rsidR="001A741A" w:rsidRPr="00723CEB">
        <w:rPr>
          <w:rFonts w:ascii="Times New Roman" w:hAnsi="Times New Roman" w:cs="Times New Roman"/>
          <w:sz w:val="24"/>
          <w:szCs w:val="24"/>
        </w:rPr>
        <w:t xml:space="preserve"> among unvaccinated persons determined by meta-analysis to estimate infection rate </w:t>
      </w:r>
      <w:r w:rsidR="00723CEB">
        <w:rPr>
          <w:rFonts w:ascii="Times New Roman" w:hAnsi="Times New Roman" w:cs="Times New Roman"/>
          <w:sz w:val="24"/>
          <w:szCs w:val="24"/>
        </w:rPr>
        <w:t xml:space="preserve">in a </w:t>
      </w:r>
      <w:r w:rsidR="00FE1824">
        <w:rPr>
          <w:rFonts w:ascii="Times New Roman" w:hAnsi="Times New Roman" w:cs="Times New Roman"/>
          <w:sz w:val="24"/>
          <w:szCs w:val="24"/>
        </w:rPr>
        <w:t xml:space="preserve">population with median vaccine </w:t>
      </w:r>
      <w:bookmarkStart w:id="0" w:name="_GoBack"/>
      <w:bookmarkEnd w:id="0"/>
      <w:r w:rsidR="00FE1824">
        <w:rPr>
          <w:rFonts w:ascii="Times New Roman" w:hAnsi="Times New Roman" w:cs="Times New Roman"/>
          <w:sz w:val="24"/>
          <w:szCs w:val="24"/>
        </w:rPr>
        <w:t>coverage and effectiveness</w:t>
      </w:r>
      <w:r w:rsidR="00680043">
        <w:rPr>
          <w:rFonts w:ascii="Times New Roman" w:hAnsi="Times New Roman" w:cs="Times New Roman"/>
          <w:sz w:val="24"/>
          <w:szCs w:val="24"/>
        </w:rPr>
        <w:t>, 2010-2016</w:t>
      </w:r>
    </w:p>
    <w:p w14:paraId="4007AE8E" w14:textId="5FDE16BA" w:rsidR="00FE1824" w:rsidRPr="00FE1824" w:rsidRDefault="00FE1824" w:rsidP="005C56B6">
      <w:pPr>
        <w:contextualSpacing/>
        <w:rPr>
          <w:rFonts w:ascii="Times New Roman" w:hAnsi="Times New Roman" w:cs="Times New Roman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60"/>
        <w:gridCol w:w="913"/>
        <w:gridCol w:w="913"/>
        <w:gridCol w:w="1054"/>
        <w:gridCol w:w="913"/>
        <w:gridCol w:w="913"/>
        <w:gridCol w:w="1054"/>
        <w:gridCol w:w="913"/>
        <w:gridCol w:w="913"/>
        <w:gridCol w:w="1054"/>
      </w:tblGrid>
      <w:tr w:rsidR="00FE1824" w:rsidRPr="00FE1824" w14:paraId="189E9D0D" w14:textId="77777777" w:rsidTr="00FE1824">
        <w:trPr>
          <w:trHeight w:val="300"/>
        </w:trPr>
        <w:tc>
          <w:tcPr>
            <w:tcW w:w="960" w:type="dxa"/>
            <w:noWrap/>
            <w:hideMark/>
          </w:tcPr>
          <w:p w14:paraId="65B56EFC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80" w:type="dxa"/>
            <w:gridSpan w:val="3"/>
            <w:noWrap/>
            <w:hideMark/>
          </w:tcPr>
          <w:p w14:paraId="7C6F9688" w14:textId="5E81E2AC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Childre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0-17 years</w:t>
            </w:r>
          </w:p>
        </w:tc>
        <w:tc>
          <w:tcPr>
            <w:tcW w:w="2880" w:type="dxa"/>
            <w:gridSpan w:val="3"/>
            <w:noWrap/>
            <w:hideMark/>
          </w:tcPr>
          <w:p w14:paraId="5FEEC934" w14:textId="11710C54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Adult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≥18 years</w:t>
            </w:r>
          </w:p>
        </w:tc>
        <w:tc>
          <w:tcPr>
            <w:tcW w:w="2880" w:type="dxa"/>
            <w:gridSpan w:val="3"/>
            <w:noWrap/>
            <w:hideMark/>
          </w:tcPr>
          <w:p w14:paraId="66A9BC03" w14:textId="46FB2B3D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ll ages</w:t>
            </w:r>
          </w:p>
        </w:tc>
      </w:tr>
      <w:tr w:rsidR="00FE1824" w:rsidRPr="00FE1824" w14:paraId="0A9A0026" w14:textId="77777777" w:rsidTr="00FE1824">
        <w:trPr>
          <w:trHeight w:val="300"/>
        </w:trPr>
        <w:tc>
          <w:tcPr>
            <w:tcW w:w="960" w:type="dxa"/>
            <w:noWrap/>
            <w:hideMark/>
          </w:tcPr>
          <w:p w14:paraId="17FBCD06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Season</w:t>
            </w:r>
          </w:p>
        </w:tc>
        <w:tc>
          <w:tcPr>
            <w:tcW w:w="913" w:type="dxa"/>
            <w:noWrap/>
            <w:hideMark/>
          </w:tcPr>
          <w:p w14:paraId="31F515BB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VE</w:t>
            </w:r>
          </w:p>
        </w:tc>
        <w:tc>
          <w:tcPr>
            <w:tcW w:w="913" w:type="dxa"/>
            <w:noWrap/>
            <w:hideMark/>
          </w:tcPr>
          <w:p w14:paraId="224F6367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VC</w:t>
            </w:r>
          </w:p>
        </w:tc>
        <w:tc>
          <w:tcPr>
            <w:tcW w:w="1054" w:type="dxa"/>
            <w:noWrap/>
            <w:hideMark/>
          </w:tcPr>
          <w:p w14:paraId="5AA5304C" w14:textId="256A8DA2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Ex</w:t>
            </w: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VC</w:t>
            </w:r>
          </w:p>
        </w:tc>
        <w:tc>
          <w:tcPr>
            <w:tcW w:w="913" w:type="dxa"/>
            <w:noWrap/>
            <w:hideMark/>
          </w:tcPr>
          <w:p w14:paraId="0E3AB133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VE</w:t>
            </w:r>
          </w:p>
        </w:tc>
        <w:tc>
          <w:tcPr>
            <w:tcW w:w="913" w:type="dxa"/>
            <w:noWrap/>
            <w:hideMark/>
          </w:tcPr>
          <w:p w14:paraId="7CAC9FFB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VC</w:t>
            </w:r>
          </w:p>
        </w:tc>
        <w:tc>
          <w:tcPr>
            <w:tcW w:w="1054" w:type="dxa"/>
            <w:noWrap/>
            <w:hideMark/>
          </w:tcPr>
          <w:p w14:paraId="058251B4" w14:textId="70DDCEDD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Ex</w:t>
            </w: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VC</w:t>
            </w:r>
          </w:p>
        </w:tc>
        <w:tc>
          <w:tcPr>
            <w:tcW w:w="913" w:type="dxa"/>
            <w:noWrap/>
            <w:hideMark/>
          </w:tcPr>
          <w:p w14:paraId="7385210F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VE</w:t>
            </w:r>
          </w:p>
        </w:tc>
        <w:tc>
          <w:tcPr>
            <w:tcW w:w="913" w:type="dxa"/>
            <w:noWrap/>
            <w:hideMark/>
          </w:tcPr>
          <w:p w14:paraId="55521EE7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VC</w:t>
            </w:r>
          </w:p>
        </w:tc>
        <w:tc>
          <w:tcPr>
            <w:tcW w:w="1054" w:type="dxa"/>
            <w:noWrap/>
            <w:hideMark/>
          </w:tcPr>
          <w:p w14:paraId="4A7877D5" w14:textId="4083B516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Ex</w:t>
            </w: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VC</w:t>
            </w:r>
          </w:p>
        </w:tc>
      </w:tr>
      <w:tr w:rsidR="00FE1824" w:rsidRPr="00FE1824" w14:paraId="6FCFF220" w14:textId="77777777" w:rsidTr="00FE1824">
        <w:trPr>
          <w:trHeight w:val="300"/>
        </w:trPr>
        <w:tc>
          <w:tcPr>
            <w:tcW w:w="960" w:type="dxa"/>
            <w:noWrap/>
            <w:hideMark/>
          </w:tcPr>
          <w:p w14:paraId="51045625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2010-11</w:t>
            </w:r>
          </w:p>
        </w:tc>
        <w:tc>
          <w:tcPr>
            <w:tcW w:w="913" w:type="dxa"/>
            <w:noWrap/>
            <w:hideMark/>
          </w:tcPr>
          <w:p w14:paraId="2E69A6F4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594</w:t>
            </w:r>
          </w:p>
        </w:tc>
        <w:tc>
          <w:tcPr>
            <w:tcW w:w="913" w:type="dxa"/>
            <w:noWrap/>
            <w:hideMark/>
          </w:tcPr>
          <w:p w14:paraId="2636AC7E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495</w:t>
            </w:r>
          </w:p>
        </w:tc>
        <w:tc>
          <w:tcPr>
            <w:tcW w:w="1054" w:type="dxa"/>
            <w:noWrap/>
            <w:hideMark/>
          </w:tcPr>
          <w:p w14:paraId="1A842D0D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294</w:t>
            </w:r>
          </w:p>
        </w:tc>
        <w:tc>
          <w:tcPr>
            <w:tcW w:w="913" w:type="dxa"/>
            <w:noWrap/>
            <w:hideMark/>
          </w:tcPr>
          <w:p w14:paraId="5BC105F1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503</w:t>
            </w:r>
          </w:p>
        </w:tc>
        <w:tc>
          <w:tcPr>
            <w:tcW w:w="913" w:type="dxa"/>
            <w:noWrap/>
            <w:hideMark/>
          </w:tcPr>
          <w:p w14:paraId="170DCD90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346</w:t>
            </w:r>
          </w:p>
        </w:tc>
        <w:tc>
          <w:tcPr>
            <w:tcW w:w="1054" w:type="dxa"/>
            <w:noWrap/>
            <w:hideMark/>
          </w:tcPr>
          <w:p w14:paraId="0793CD15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174</w:t>
            </w:r>
          </w:p>
        </w:tc>
        <w:tc>
          <w:tcPr>
            <w:tcW w:w="913" w:type="dxa"/>
            <w:noWrap/>
            <w:hideMark/>
          </w:tcPr>
          <w:p w14:paraId="4C2F41D8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506</w:t>
            </w:r>
          </w:p>
        </w:tc>
        <w:tc>
          <w:tcPr>
            <w:tcW w:w="913" w:type="dxa"/>
            <w:noWrap/>
            <w:hideMark/>
          </w:tcPr>
          <w:p w14:paraId="4BFDE38B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423</w:t>
            </w:r>
          </w:p>
        </w:tc>
        <w:tc>
          <w:tcPr>
            <w:tcW w:w="1054" w:type="dxa"/>
            <w:noWrap/>
            <w:hideMark/>
          </w:tcPr>
          <w:p w14:paraId="660F30CC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214</w:t>
            </w:r>
          </w:p>
        </w:tc>
      </w:tr>
      <w:tr w:rsidR="00FE1824" w:rsidRPr="00FE1824" w14:paraId="1DB7468D" w14:textId="77777777" w:rsidTr="00FE1824">
        <w:trPr>
          <w:trHeight w:val="300"/>
        </w:trPr>
        <w:tc>
          <w:tcPr>
            <w:tcW w:w="960" w:type="dxa"/>
            <w:noWrap/>
            <w:hideMark/>
          </w:tcPr>
          <w:p w14:paraId="1788A4AC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2011-12</w:t>
            </w:r>
          </w:p>
        </w:tc>
        <w:tc>
          <w:tcPr>
            <w:tcW w:w="913" w:type="dxa"/>
            <w:noWrap/>
            <w:hideMark/>
          </w:tcPr>
          <w:p w14:paraId="70221573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477</w:t>
            </w:r>
          </w:p>
        </w:tc>
        <w:tc>
          <w:tcPr>
            <w:tcW w:w="913" w:type="dxa"/>
            <w:noWrap/>
            <w:hideMark/>
          </w:tcPr>
          <w:p w14:paraId="669DDB1B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499</w:t>
            </w:r>
          </w:p>
        </w:tc>
        <w:tc>
          <w:tcPr>
            <w:tcW w:w="1054" w:type="dxa"/>
            <w:noWrap/>
            <w:hideMark/>
          </w:tcPr>
          <w:p w14:paraId="50EB7E3D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238</w:t>
            </w:r>
          </w:p>
        </w:tc>
        <w:tc>
          <w:tcPr>
            <w:tcW w:w="913" w:type="dxa"/>
            <w:noWrap/>
            <w:hideMark/>
          </w:tcPr>
          <w:p w14:paraId="7556C56B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471</w:t>
            </w:r>
          </w:p>
        </w:tc>
        <w:tc>
          <w:tcPr>
            <w:tcW w:w="913" w:type="dxa"/>
            <w:noWrap/>
            <w:hideMark/>
          </w:tcPr>
          <w:p w14:paraId="1CE0A338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328</w:t>
            </w:r>
          </w:p>
        </w:tc>
        <w:tc>
          <w:tcPr>
            <w:tcW w:w="1054" w:type="dxa"/>
            <w:noWrap/>
            <w:hideMark/>
          </w:tcPr>
          <w:p w14:paraId="70E24CDE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154</w:t>
            </w:r>
          </w:p>
        </w:tc>
        <w:tc>
          <w:tcPr>
            <w:tcW w:w="913" w:type="dxa"/>
            <w:noWrap/>
            <w:hideMark/>
          </w:tcPr>
          <w:p w14:paraId="34ABE353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467</w:t>
            </w:r>
          </w:p>
        </w:tc>
        <w:tc>
          <w:tcPr>
            <w:tcW w:w="913" w:type="dxa"/>
            <w:noWrap/>
            <w:hideMark/>
          </w:tcPr>
          <w:p w14:paraId="413CB89A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411</w:t>
            </w:r>
          </w:p>
        </w:tc>
        <w:tc>
          <w:tcPr>
            <w:tcW w:w="1054" w:type="dxa"/>
            <w:noWrap/>
            <w:hideMark/>
          </w:tcPr>
          <w:p w14:paraId="5182B06E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192</w:t>
            </w:r>
          </w:p>
        </w:tc>
      </w:tr>
      <w:tr w:rsidR="00FE1824" w:rsidRPr="00FE1824" w14:paraId="4B6D7673" w14:textId="77777777" w:rsidTr="00FE1824">
        <w:trPr>
          <w:trHeight w:val="300"/>
        </w:trPr>
        <w:tc>
          <w:tcPr>
            <w:tcW w:w="960" w:type="dxa"/>
            <w:noWrap/>
            <w:hideMark/>
          </w:tcPr>
          <w:p w14:paraId="1B1A59DB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2012-13</w:t>
            </w:r>
          </w:p>
        </w:tc>
        <w:tc>
          <w:tcPr>
            <w:tcW w:w="913" w:type="dxa"/>
            <w:noWrap/>
            <w:hideMark/>
          </w:tcPr>
          <w:p w14:paraId="5CF5D6BC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652</w:t>
            </w:r>
          </w:p>
        </w:tc>
        <w:tc>
          <w:tcPr>
            <w:tcW w:w="913" w:type="dxa"/>
            <w:noWrap/>
            <w:hideMark/>
          </w:tcPr>
          <w:p w14:paraId="5E3BE2A1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549</w:t>
            </w:r>
          </w:p>
        </w:tc>
        <w:tc>
          <w:tcPr>
            <w:tcW w:w="1054" w:type="dxa"/>
            <w:noWrap/>
            <w:hideMark/>
          </w:tcPr>
          <w:p w14:paraId="3A722FC0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358</w:t>
            </w:r>
          </w:p>
        </w:tc>
        <w:tc>
          <w:tcPr>
            <w:tcW w:w="913" w:type="dxa"/>
            <w:noWrap/>
            <w:hideMark/>
          </w:tcPr>
          <w:p w14:paraId="499EBCDB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670</w:t>
            </w:r>
          </w:p>
        </w:tc>
        <w:tc>
          <w:tcPr>
            <w:tcW w:w="913" w:type="dxa"/>
            <w:noWrap/>
            <w:hideMark/>
          </w:tcPr>
          <w:p w14:paraId="69BFEACF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351</w:t>
            </w:r>
          </w:p>
        </w:tc>
        <w:tc>
          <w:tcPr>
            <w:tcW w:w="1054" w:type="dxa"/>
            <w:noWrap/>
            <w:hideMark/>
          </w:tcPr>
          <w:p w14:paraId="029FEB75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235</w:t>
            </w:r>
          </w:p>
        </w:tc>
        <w:tc>
          <w:tcPr>
            <w:tcW w:w="913" w:type="dxa"/>
            <w:noWrap/>
            <w:hideMark/>
          </w:tcPr>
          <w:p w14:paraId="4C189C54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615</w:t>
            </w:r>
          </w:p>
        </w:tc>
        <w:tc>
          <w:tcPr>
            <w:tcW w:w="913" w:type="dxa"/>
            <w:noWrap/>
            <w:hideMark/>
          </w:tcPr>
          <w:p w14:paraId="67321E87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440</w:t>
            </w:r>
          </w:p>
        </w:tc>
        <w:tc>
          <w:tcPr>
            <w:tcW w:w="1054" w:type="dxa"/>
            <w:noWrap/>
            <w:hideMark/>
          </w:tcPr>
          <w:p w14:paraId="08CA13FD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271</w:t>
            </w:r>
          </w:p>
        </w:tc>
      </w:tr>
      <w:tr w:rsidR="00FE1824" w:rsidRPr="00FE1824" w14:paraId="5BA2694E" w14:textId="77777777" w:rsidTr="00FE1824">
        <w:trPr>
          <w:trHeight w:val="300"/>
        </w:trPr>
        <w:tc>
          <w:tcPr>
            <w:tcW w:w="960" w:type="dxa"/>
            <w:noWrap/>
            <w:hideMark/>
          </w:tcPr>
          <w:p w14:paraId="4165F3B1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2013-14</w:t>
            </w:r>
          </w:p>
        </w:tc>
        <w:tc>
          <w:tcPr>
            <w:tcW w:w="913" w:type="dxa"/>
            <w:noWrap/>
            <w:hideMark/>
          </w:tcPr>
          <w:p w14:paraId="7F42A5F0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487</w:t>
            </w:r>
          </w:p>
        </w:tc>
        <w:tc>
          <w:tcPr>
            <w:tcW w:w="913" w:type="dxa"/>
            <w:noWrap/>
            <w:hideMark/>
          </w:tcPr>
          <w:p w14:paraId="3AE4E3D2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572</w:t>
            </w:r>
          </w:p>
        </w:tc>
        <w:tc>
          <w:tcPr>
            <w:tcW w:w="1054" w:type="dxa"/>
            <w:noWrap/>
            <w:hideMark/>
          </w:tcPr>
          <w:p w14:paraId="7A04BE09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278</w:t>
            </w:r>
          </w:p>
        </w:tc>
        <w:tc>
          <w:tcPr>
            <w:tcW w:w="913" w:type="dxa"/>
            <w:noWrap/>
            <w:hideMark/>
          </w:tcPr>
          <w:p w14:paraId="22FB5BCD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570</w:t>
            </w:r>
          </w:p>
        </w:tc>
        <w:tc>
          <w:tcPr>
            <w:tcW w:w="913" w:type="dxa"/>
            <w:noWrap/>
            <w:hideMark/>
          </w:tcPr>
          <w:p w14:paraId="1FFD9D1E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362</w:t>
            </w:r>
          </w:p>
        </w:tc>
        <w:tc>
          <w:tcPr>
            <w:tcW w:w="1054" w:type="dxa"/>
            <w:noWrap/>
            <w:hideMark/>
          </w:tcPr>
          <w:p w14:paraId="5F8152FA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206</w:t>
            </w:r>
          </w:p>
        </w:tc>
        <w:tc>
          <w:tcPr>
            <w:tcW w:w="913" w:type="dxa"/>
            <w:noWrap/>
            <w:hideMark/>
          </w:tcPr>
          <w:p w14:paraId="7F591ACE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531</w:t>
            </w:r>
          </w:p>
        </w:tc>
        <w:tc>
          <w:tcPr>
            <w:tcW w:w="913" w:type="dxa"/>
            <w:noWrap/>
            <w:hideMark/>
          </w:tcPr>
          <w:p w14:paraId="186656CF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451</w:t>
            </w:r>
          </w:p>
        </w:tc>
        <w:tc>
          <w:tcPr>
            <w:tcW w:w="1054" w:type="dxa"/>
            <w:noWrap/>
            <w:hideMark/>
          </w:tcPr>
          <w:p w14:paraId="291D1459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239</w:t>
            </w:r>
          </w:p>
        </w:tc>
      </w:tr>
      <w:tr w:rsidR="00FE1824" w:rsidRPr="00FE1824" w14:paraId="31DDEC19" w14:textId="77777777" w:rsidTr="00FE1824">
        <w:trPr>
          <w:trHeight w:val="300"/>
        </w:trPr>
        <w:tc>
          <w:tcPr>
            <w:tcW w:w="960" w:type="dxa"/>
            <w:noWrap/>
            <w:hideMark/>
          </w:tcPr>
          <w:p w14:paraId="00AEC06A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2014-15</w:t>
            </w:r>
          </w:p>
        </w:tc>
        <w:tc>
          <w:tcPr>
            <w:tcW w:w="913" w:type="dxa"/>
            <w:noWrap/>
            <w:hideMark/>
          </w:tcPr>
          <w:p w14:paraId="4B184546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097</w:t>
            </w:r>
          </w:p>
        </w:tc>
        <w:tc>
          <w:tcPr>
            <w:tcW w:w="913" w:type="dxa"/>
            <w:noWrap/>
            <w:hideMark/>
          </w:tcPr>
          <w:p w14:paraId="7D26730E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577</w:t>
            </w:r>
          </w:p>
        </w:tc>
        <w:tc>
          <w:tcPr>
            <w:tcW w:w="1054" w:type="dxa"/>
            <w:noWrap/>
            <w:hideMark/>
          </w:tcPr>
          <w:p w14:paraId="4718E994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056</w:t>
            </w:r>
          </w:p>
        </w:tc>
        <w:tc>
          <w:tcPr>
            <w:tcW w:w="913" w:type="dxa"/>
            <w:noWrap/>
            <w:hideMark/>
          </w:tcPr>
          <w:p w14:paraId="21C5B898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100</w:t>
            </w:r>
          </w:p>
        </w:tc>
        <w:tc>
          <w:tcPr>
            <w:tcW w:w="913" w:type="dxa"/>
            <w:noWrap/>
            <w:hideMark/>
          </w:tcPr>
          <w:p w14:paraId="3947734A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376</w:t>
            </w:r>
          </w:p>
        </w:tc>
        <w:tc>
          <w:tcPr>
            <w:tcW w:w="1054" w:type="dxa"/>
            <w:noWrap/>
            <w:hideMark/>
          </w:tcPr>
          <w:p w14:paraId="051EB015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038</w:t>
            </w:r>
          </w:p>
        </w:tc>
        <w:tc>
          <w:tcPr>
            <w:tcW w:w="913" w:type="dxa"/>
            <w:noWrap/>
            <w:hideMark/>
          </w:tcPr>
          <w:p w14:paraId="0555D313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102</w:t>
            </w:r>
          </w:p>
        </w:tc>
        <w:tc>
          <w:tcPr>
            <w:tcW w:w="913" w:type="dxa"/>
            <w:noWrap/>
            <w:hideMark/>
          </w:tcPr>
          <w:p w14:paraId="488F3148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464</w:t>
            </w:r>
          </w:p>
        </w:tc>
        <w:tc>
          <w:tcPr>
            <w:tcW w:w="1054" w:type="dxa"/>
            <w:noWrap/>
            <w:hideMark/>
          </w:tcPr>
          <w:p w14:paraId="38626588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047</w:t>
            </w:r>
          </w:p>
        </w:tc>
      </w:tr>
      <w:tr w:rsidR="00FE1824" w:rsidRPr="00FE1824" w14:paraId="7D091AEA" w14:textId="77777777" w:rsidTr="00FE1824">
        <w:trPr>
          <w:trHeight w:val="300"/>
        </w:trPr>
        <w:tc>
          <w:tcPr>
            <w:tcW w:w="960" w:type="dxa"/>
            <w:noWrap/>
            <w:hideMark/>
          </w:tcPr>
          <w:p w14:paraId="29B73ED2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2015-16</w:t>
            </w:r>
          </w:p>
        </w:tc>
        <w:tc>
          <w:tcPr>
            <w:tcW w:w="913" w:type="dxa"/>
            <w:noWrap/>
            <w:hideMark/>
          </w:tcPr>
          <w:p w14:paraId="75F1B98E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511</w:t>
            </w:r>
          </w:p>
        </w:tc>
        <w:tc>
          <w:tcPr>
            <w:tcW w:w="913" w:type="dxa"/>
            <w:noWrap/>
            <w:hideMark/>
          </w:tcPr>
          <w:p w14:paraId="5568706D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576</w:t>
            </w:r>
          </w:p>
        </w:tc>
        <w:tc>
          <w:tcPr>
            <w:tcW w:w="1054" w:type="dxa"/>
            <w:noWrap/>
            <w:hideMark/>
          </w:tcPr>
          <w:p w14:paraId="22ADD88C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294</w:t>
            </w:r>
          </w:p>
        </w:tc>
        <w:tc>
          <w:tcPr>
            <w:tcW w:w="913" w:type="dxa"/>
            <w:noWrap/>
            <w:hideMark/>
          </w:tcPr>
          <w:p w14:paraId="02592943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411</w:t>
            </w:r>
          </w:p>
        </w:tc>
        <w:tc>
          <w:tcPr>
            <w:tcW w:w="913" w:type="dxa"/>
            <w:noWrap/>
            <w:hideMark/>
          </w:tcPr>
          <w:p w14:paraId="31909DDF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357</w:t>
            </w:r>
          </w:p>
        </w:tc>
        <w:tc>
          <w:tcPr>
            <w:tcW w:w="1054" w:type="dxa"/>
            <w:noWrap/>
            <w:hideMark/>
          </w:tcPr>
          <w:p w14:paraId="14054623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147</w:t>
            </w:r>
          </w:p>
        </w:tc>
        <w:tc>
          <w:tcPr>
            <w:tcW w:w="913" w:type="dxa"/>
            <w:noWrap/>
            <w:hideMark/>
          </w:tcPr>
          <w:p w14:paraId="29607A31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434</w:t>
            </w:r>
          </w:p>
        </w:tc>
        <w:tc>
          <w:tcPr>
            <w:tcW w:w="913" w:type="dxa"/>
            <w:noWrap/>
            <w:hideMark/>
          </w:tcPr>
          <w:p w14:paraId="753C7C98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448</w:t>
            </w:r>
          </w:p>
        </w:tc>
        <w:tc>
          <w:tcPr>
            <w:tcW w:w="1054" w:type="dxa"/>
            <w:noWrap/>
            <w:hideMark/>
          </w:tcPr>
          <w:p w14:paraId="2C84C868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194</w:t>
            </w:r>
          </w:p>
        </w:tc>
      </w:tr>
      <w:tr w:rsidR="00FE1824" w:rsidRPr="00FE1824" w14:paraId="38054DA6" w14:textId="77777777" w:rsidTr="00FE1824">
        <w:trPr>
          <w:trHeight w:val="300"/>
        </w:trPr>
        <w:tc>
          <w:tcPr>
            <w:tcW w:w="960" w:type="dxa"/>
            <w:noWrap/>
            <w:hideMark/>
          </w:tcPr>
          <w:p w14:paraId="615A7ABE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Median</w:t>
            </w:r>
          </w:p>
        </w:tc>
        <w:tc>
          <w:tcPr>
            <w:tcW w:w="913" w:type="dxa"/>
            <w:noWrap/>
            <w:hideMark/>
          </w:tcPr>
          <w:p w14:paraId="6723AF0D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13" w:type="dxa"/>
            <w:noWrap/>
            <w:hideMark/>
          </w:tcPr>
          <w:p w14:paraId="5EFF725E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54" w:type="dxa"/>
            <w:noWrap/>
            <w:hideMark/>
          </w:tcPr>
          <w:p w14:paraId="08D36887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286</w:t>
            </w:r>
          </w:p>
        </w:tc>
        <w:tc>
          <w:tcPr>
            <w:tcW w:w="913" w:type="dxa"/>
            <w:noWrap/>
            <w:hideMark/>
          </w:tcPr>
          <w:p w14:paraId="315DB77E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13" w:type="dxa"/>
            <w:noWrap/>
            <w:hideMark/>
          </w:tcPr>
          <w:p w14:paraId="73553C4E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54" w:type="dxa"/>
            <w:noWrap/>
            <w:hideMark/>
          </w:tcPr>
          <w:p w14:paraId="27F76CE1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164</w:t>
            </w:r>
          </w:p>
        </w:tc>
        <w:tc>
          <w:tcPr>
            <w:tcW w:w="913" w:type="dxa"/>
            <w:noWrap/>
            <w:hideMark/>
          </w:tcPr>
          <w:p w14:paraId="5A18C6FB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13" w:type="dxa"/>
            <w:noWrap/>
            <w:hideMark/>
          </w:tcPr>
          <w:p w14:paraId="039683D2" w14:textId="77777777" w:rsidR="00FE1824" w:rsidRPr="00FE1824" w:rsidRDefault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54" w:type="dxa"/>
            <w:noWrap/>
            <w:hideMark/>
          </w:tcPr>
          <w:p w14:paraId="404BD3B3" w14:textId="77777777" w:rsidR="00FE1824" w:rsidRPr="00FE1824" w:rsidRDefault="00FE1824" w:rsidP="00FE1824">
            <w:pPr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FE1824">
              <w:rPr>
                <w:rFonts w:ascii="Times New Roman" w:hAnsi="Times New Roman" w:cs="Times New Roman"/>
                <w:sz w:val="20"/>
                <w:szCs w:val="20"/>
              </w:rPr>
              <w:t>0.204</w:t>
            </w:r>
          </w:p>
        </w:tc>
      </w:tr>
    </w:tbl>
    <w:p w14:paraId="26F04D42" w14:textId="4B58A1AB" w:rsidR="00FE1824" w:rsidRDefault="00FE1824" w:rsidP="005C56B6">
      <w:pPr>
        <w:contextualSpacing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Abbreviations:  VE, vaccine effectiveness; VC, vaccine coverage</w:t>
      </w:r>
    </w:p>
    <w:p w14:paraId="11879306" w14:textId="452B5BE0" w:rsidR="009C73B6" w:rsidRDefault="009C73B6" w:rsidP="005C56B6">
      <w:pPr>
        <w:contextualSpacing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Data sources: United States Influenza Vaccine Effectiveness Network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 w:rsidR="00204541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RecNum&gt;2741&lt;/RecNum&gt;&lt;DisplayText&gt;[16]&lt;/DisplayText&gt;&lt;record&gt;&lt;rec-number&gt;2741&lt;/rec-number&gt;&lt;foreign-keys&gt;&lt;key app="EN" db-id="2z9axtf0ga50rfeapxd50xfpwspdfes2tszt" timestamp="1492028585"&gt;2741&lt;/key&gt;&lt;/foreign-keys&gt;&lt;ref-type name="Web Page"&gt;12&lt;/ref-type&gt;&lt;contributors&gt;&lt;/contributors&gt;&lt;titles&gt;&lt;title&gt;Centers for Disease Control and Prevention. Seasonal Influenza Vaccine Effectiveness, 2005-2017&lt;/title&gt;&lt;/titles&gt;&lt;dates&gt;&lt;/dates&gt;&lt;urls&gt;&lt;related-urls&gt;&lt;url&gt;https://www.cdc.gov/flu/professionals/vaccination/effectiveness-studies.htm&lt;/url&gt;&lt;/related-urls&gt;&lt;/urls&gt;&lt;access-date&gt;November 16, 2017&lt;/access-date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="00204541">
        <w:rPr>
          <w:rFonts w:ascii="Times New Roman" w:hAnsi="Times New Roman" w:cs="Times New Roman"/>
          <w:noProof/>
          <w:sz w:val="20"/>
          <w:szCs w:val="20"/>
        </w:rPr>
        <w:t>[16]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>, FluVaxView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 w:rsidR="00204541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RecNum&gt;2762&lt;/RecNum&gt;&lt;DisplayText&gt;[17]&lt;/DisplayText&gt;&lt;record&gt;&lt;rec-number&gt;2762&lt;/rec-number&gt;&lt;foreign-keys&gt;&lt;key app="EN" db-id="2z9axtf0ga50rfeapxd50xfpwspdfes2tszt" timestamp="1499434642"&gt;2762&lt;/key&gt;&lt;/foreign-keys&gt;&lt;ref-type name="Web Page"&gt;12&lt;/ref-type&gt;&lt;contributors&gt;&lt;/contributors&gt;&lt;titles&gt;&lt;title&gt;Centers for Disease Control and Prevention. FluVaxView.&lt;/title&gt;&lt;/titles&gt;&lt;number&gt;July 7, 2017&lt;/number&gt;&lt;dates&gt;&lt;/dates&gt;&lt;urls&gt;&lt;related-urls&gt;&lt;url&gt;https://www.cdc.gov/flu/fluvaxview/index.htm&lt;/url&gt;&lt;/related-urls&gt;&lt;/urls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="00204541">
        <w:rPr>
          <w:rFonts w:ascii="Times New Roman" w:hAnsi="Times New Roman" w:cs="Times New Roman"/>
          <w:noProof/>
          <w:sz w:val="20"/>
          <w:szCs w:val="20"/>
        </w:rPr>
        <w:t>[17]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</w:p>
    <w:p w14:paraId="2A2C9C5D" w14:textId="67C2BD3A" w:rsidR="009C73B6" w:rsidRDefault="009C73B6" w:rsidP="005C56B6">
      <w:pPr>
        <w:contextualSpacing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Vaccine effectiveness and coverage values were estimated by weighing values for smaller age groups by population size to arrive at summary values for children (0-17 years), adults 18-64 years), and all ages</w:t>
      </w:r>
    </w:p>
    <w:p w14:paraId="518F1C61" w14:textId="2B7EB357" w:rsidR="00FE1824" w:rsidRDefault="009C73B6" w:rsidP="005C56B6">
      <w:pPr>
        <w:contextualSpacing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he product</w:t>
      </w:r>
      <w:r w:rsidR="00FE1824">
        <w:rPr>
          <w:rFonts w:ascii="Times New Roman" w:hAnsi="Times New Roman" w:cs="Times New Roman"/>
          <w:sz w:val="20"/>
          <w:szCs w:val="20"/>
        </w:rPr>
        <w:t xml:space="preserve"> of V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FE1824">
        <w:rPr>
          <w:rFonts w:ascii="Times New Roman" w:hAnsi="Times New Roman" w:cs="Times New Roman"/>
          <w:sz w:val="20"/>
          <w:szCs w:val="20"/>
        </w:rPr>
        <w:t>x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FE1824">
        <w:rPr>
          <w:rFonts w:ascii="Times New Roman" w:hAnsi="Times New Roman" w:cs="Times New Roman"/>
          <w:sz w:val="20"/>
          <w:szCs w:val="20"/>
        </w:rPr>
        <w:t>VC indicates the decrease in infect</w:t>
      </w:r>
      <w:r>
        <w:rPr>
          <w:rFonts w:ascii="Times New Roman" w:hAnsi="Times New Roman" w:cs="Times New Roman"/>
          <w:sz w:val="20"/>
          <w:szCs w:val="20"/>
        </w:rPr>
        <w:t>ion rate expected for the given vaccine effectiveness and coverage, i.e., median decreases of 28.6% for children, 16.4% for adults, and 20.4% overall</w:t>
      </w:r>
    </w:p>
    <w:p w14:paraId="2841BFD9" w14:textId="51C31D68" w:rsidR="00204541" w:rsidRDefault="00FE1824">
      <w:pPr>
        <w:contextualSpacing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 </w:t>
      </w:r>
    </w:p>
    <w:sectPr w:rsidR="00204541" w:rsidSect="005A570D">
      <w:headerReference w:type="default" r:id="rId8"/>
      <w:pgSz w:w="15840" w:h="12240" w:orient="landscape" w:code="1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50E7CEE" w14:textId="77777777" w:rsidR="00C14A0A" w:rsidRDefault="00C14A0A" w:rsidP="008B5D54">
      <w:pPr>
        <w:spacing w:after="0"/>
      </w:pPr>
      <w:r>
        <w:separator/>
      </w:r>
    </w:p>
  </w:endnote>
  <w:endnote w:type="continuationSeparator" w:id="0">
    <w:p w14:paraId="1E3A102A" w14:textId="77777777" w:rsidR="00C14A0A" w:rsidRDefault="00C14A0A" w:rsidP="008B5D54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18DB785" w14:textId="77777777" w:rsidR="00C14A0A" w:rsidRDefault="00C14A0A" w:rsidP="008B5D54">
      <w:pPr>
        <w:spacing w:after="0"/>
      </w:pPr>
      <w:r>
        <w:separator/>
      </w:r>
    </w:p>
  </w:footnote>
  <w:footnote w:type="continuationSeparator" w:id="0">
    <w:p w14:paraId="31CC6C95" w14:textId="77777777" w:rsidR="00C14A0A" w:rsidRDefault="00C14A0A" w:rsidP="008B5D54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6561700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0D8F0EA" w14:textId="5C2D8BC7" w:rsidR="00C14A0A" w:rsidRDefault="00C14A0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04541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4D2E4DB" w14:textId="77777777" w:rsidR="00C14A0A" w:rsidRDefault="00C14A0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0400CF7"/>
    <w:multiLevelType w:val="hybridMultilevel"/>
    <w:tmpl w:val="0B90D4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4263BBE"/>
    <w:multiLevelType w:val="hybridMultilevel"/>
    <w:tmpl w:val="5A8637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7ED223A"/>
    <w:multiLevelType w:val="hybridMultilevel"/>
    <w:tmpl w:val="75F00B5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2DF83BFD"/>
    <w:multiLevelType w:val="hybridMultilevel"/>
    <w:tmpl w:val="0F48BF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A033CB5"/>
    <w:multiLevelType w:val="hybridMultilevel"/>
    <w:tmpl w:val="619AAE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CE02680"/>
    <w:multiLevelType w:val="hybridMultilevel"/>
    <w:tmpl w:val="757CAF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5D25891"/>
    <w:multiLevelType w:val="hybridMultilevel"/>
    <w:tmpl w:val="C7AA5E18"/>
    <w:lvl w:ilvl="0" w:tplc="D0A4C81E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71B1E83"/>
    <w:multiLevelType w:val="hybridMultilevel"/>
    <w:tmpl w:val="7C24D9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C371642"/>
    <w:multiLevelType w:val="hybridMultilevel"/>
    <w:tmpl w:val="DCBA44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E1174FE"/>
    <w:multiLevelType w:val="hybridMultilevel"/>
    <w:tmpl w:val="F0D0E8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00D26AC"/>
    <w:multiLevelType w:val="hybridMultilevel"/>
    <w:tmpl w:val="9FF63A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B530E75"/>
    <w:multiLevelType w:val="hybridMultilevel"/>
    <w:tmpl w:val="149874BC"/>
    <w:lvl w:ilvl="0" w:tplc="05D879CC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3985C3E"/>
    <w:multiLevelType w:val="hybridMultilevel"/>
    <w:tmpl w:val="C7766FC6"/>
    <w:lvl w:ilvl="0" w:tplc="C29A1F5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74F602F"/>
    <w:multiLevelType w:val="hybridMultilevel"/>
    <w:tmpl w:val="24E81DC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E874924"/>
    <w:multiLevelType w:val="hybridMultilevel"/>
    <w:tmpl w:val="3D9A92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F7F0E2B"/>
    <w:multiLevelType w:val="hybridMultilevel"/>
    <w:tmpl w:val="E968DA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5"/>
  </w:num>
  <w:num w:numId="3">
    <w:abstractNumId w:val="9"/>
  </w:num>
  <w:num w:numId="4">
    <w:abstractNumId w:val="10"/>
  </w:num>
  <w:num w:numId="5">
    <w:abstractNumId w:val="7"/>
  </w:num>
  <w:num w:numId="6">
    <w:abstractNumId w:val="1"/>
  </w:num>
  <w:num w:numId="7">
    <w:abstractNumId w:val="0"/>
  </w:num>
  <w:num w:numId="8">
    <w:abstractNumId w:val="4"/>
  </w:num>
  <w:num w:numId="9">
    <w:abstractNumId w:val="8"/>
  </w:num>
  <w:num w:numId="10">
    <w:abstractNumId w:val="12"/>
  </w:num>
  <w:num w:numId="11">
    <w:abstractNumId w:val="2"/>
  </w:num>
  <w:num w:numId="12">
    <w:abstractNumId w:val="14"/>
  </w:num>
  <w:num w:numId="13">
    <w:abstractNumId w:val="5"/>
  </w:num>
  <w:num w:numId="14">
    <w:abstractNumId w:val="6"/>
  </w:num>
  <w:num w:numId="15">
    <w:abstractNumId w:val="11"/>
  </w:num>
  <w:num w:numId="16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DateAndTime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9625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Infectious Diseas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9axtf0ga50rfeapxd50xfpwspdfes2tszt&quot;&gt;Influenza rates endnote&lt;record-ids&gt;&lt;item&gt;2478&lt;/item&gt;&lt;item&gt;2479&lt;/item&gt;&lt;item&gt;2483&lt;/item&gt;&lt;item&gt;2486&lt;/item&gt;&lt;item&gt;2489&lt;/item&gt;&lt;item&gt;2493&lt;/item&gt;&lt;item&gt;2495&lt;/item&gt;&lt;item&gt;2498&lt;/item&gt;&lt;item&gt;2676&lt;/item&gt;&lt;item&gt;2681&lt;/item&gt;&lt;item&gt;2688&lt;/item&gt;&lt;item&gt;2692&lt;/item&gt;&lt;item&gt;2693&lt;/item&gt;&lt;item&gt;2741&lt;/item&gt;&lt;item&gt;2762&lt;/item&gt;&lt;/record-ids&gt;&lt;/item&gt;&lt;/Libraries&gt;"/>
  </w:docVars>
  <w:rsids>
    <w:rsidRoot w:val="00DE574A"/>
    <w:rsid w:val="00001C2D"/>
    <w:rsid w:val="00003B7C"/>
    <w:rsid w:val="00004AD5"/>
    <w:rsid w:val="00005996"/>
    <w:rsid w:val="000078D1"/>
    <w:rsid w:val="00013238"/>
    <w:rsid w:val="00014363"/>
    <w:rsid w:val="00020B8C"/>
    <w:rsid w:val="00024018"/>
    <w:rsid w:val="0002463D"/>
    <w:rsid w:val="00027153"/>
    <w:rsid w:val="000350FF"/>
    <w:rsid w:val="00041EAE"/>
    <w:rsid w:val="0004233E"/>
    <w:rsid w:val="00042F2F"/>
    <w:rsid w:val="000430A6"/>
    <w:rsid w:val="000437DA"/>
    <w:rsid w:val="00044C5E"/>
    <w:rsid w:val="00046CB5"/>
    <w:rsid w:val="000611FF"/>
    <w:rsid w:val="00063514"/>
    <w:rsid w:val="00065E7E"/>
    <w:rsid w:val="00070096"/>
    <w:rsid w:val="00073782"/>
    <w:rsid w:val="00074277"/>
    <w:rsid w:val="000746F9"/>
    <w:rsid w:val="00074C4E"/>
    <w:rsid w:val="000766D4"/>
    <w:rsid w:val="00076D59"/>
    <w:rsid w:val="00076F16"/>
    <w:rsid w:val="000834BA"/>
    <w:rsid w:val="00083CFA"/>
    <w:rsid w:val="0008609F"/>
    <w:rsid w:val="0008663C"/>
    <w:rsid w:val="000867C3"/>
    <w:rsid w:val="000879D7"/>
    <w:rsid w:val="0009052C"/>
    <w:rsid w:val="00090623"/>
    <w:rsid w:val="00092EFA"/>
    <w:rsid w:val="000930D0"/>
    <w:rsid w:val="000938AF"/>
    <w:rsid w:val="00094241"/>
    <w:rsid w:val="00095200"/>
    <w:rsid w:val="00097DE0"/>
    <w:rsid w:val="000A1741"/>
    <w:rsid w:val="000A271A"/>
    <w:rsid w:val="000A63C4"/>
    <w:rsid w:val="000A64FA"/>
    <w:rsid w:val="000B4402"/>
    <w:rsid w:val="000B73AD"/>
    <w:rsid w:val="000C1930"/>
    <w:rsid w:val="000C32AC"/>
    <w:rsid w:val="000C63A2"/>
    <w:rsid w:val="000D113B"/>
    <w:rsid w:val="000D168D"/>
    <w:rsid w:val="000D1C4F"/>
    <w:rsid w:val="000E0362"/>
    <w:rsid w:val="000E29D8"/>
    <w:rsid w:val="000E31AC"/>
    <w:rsid w:val="000E4F5A"/>
    <w:rsid w:val="000E670A"/>
    <w:rsid w:val="000E7889"/>
    <w:rsid w:val="000F1B67"/>
    <w:rsid w:val="000F3E18"/>
    <w:rsid w:val="000F72E0"/>
    <w:rsid w:val="00102EA9"/>
    <w:rsid w:val="00107351"/>
    <w:rsid w:val="001075A6"/>
    <w:rsid w:val="00115A42"/>
    <w:rsid w:val="001161C7"/>
    <w:rsid w:val="00116BB8"/>
    <w:rsid w:val="00120F4F"/>
    <w:rsid w:val="00121B83"/>
    <w:rsid w:val="00122F04"/>
    <w:rsid w:val="00126DBB"/>
    <w:rsid w:val="00134E3A"/>
    <w:rsid w:val="00140FFF"/>
    <w:rsid w:val="00141224"/>
    <w:rsid w:val="00142274"/>
    <w:rsid w:val="001545EA"/>
    <w:rsid w:val="00160068"/>
    <w:rsid w:val="00163A87"/>
    <w:rsid w:val="00163B84"/>
    <w:rsid w:val="00163D83"/>
    <w:rsid w:val="00166E77"/>
    <w:rsid w:val="00166F44"/>
    <w:rsid w:val="00167AFD"/>
    <w:rsid w:val="001737E5"/>
    <w:rsid w:val="001742EA"/>
    <w:rsid w:val="00175077"/>
    <w:rsid w:val="00175C58"/>
    <w:rsid w:val="00175D0E"/>
    <w:rsid w:val="00180AE9"/>
    <w:rsid w:val="001810E3"/>
    <w:rsid w:val="00181953"/>
    <w:rsid w:val="00181D30"/>
    <w:rsid w:val="001838E7"/>
    <w:rsid w:val="00183D99"/>
    <w:rsid w:val="00184EFC"/>
    <w:rsid w:val="00186592"/>
    <w:rsid w:val="00190074"/>
    <w:rsid w:val="00194C7B"/>
    <w:rsid w:val="001961D7"/>
    <w:rsid w:val="001A15ED"/>
    <w:rsid w:val="001A6958"/>
    <w:rsid w:val="001A741A"/>
    <w:rsid w:val="001A7A4E"/>
    <w:rsid w:val="001B03AC"/>
    <w:rsid w:val="001B4AF9"/>
    <w:rsid w:val="001B7ABC"/>
    <w:rsid w:val="001B7E13"/>
    <w:rsid w:val="001C2678"/>
    <w:rsid w:val="001C2B38"/>
    <w:rsid w:val="001C3537"/>
    <w:rsid w:val="001C4B23"/>
    <w:rsid w:val="001C7077"/>
    <w:rsid w:val="001C7B29"/>
    <w:rsid w:val="001D283B"/>
    <w:rsid w:val="001D3712"/>
    <w:rsid w:val="001D454E"/>
    <w:rsid w:val="001D61B0"/>
    <w:rsid w:val="001E353B"/>
    <w:rsid w:val="001E3DA6"/>
    <w:rsid w:val="001E404C"/>
    <w:rsid w:val="001F13C1"/>
    <w:rsid w:val="001F1795"/>
    <w:rsid w:val="001F4451"/>
    <w:rsid w:val="001F565F"/>
    <w:rsid w:val="002010B8"/>
    <w:rsid w:val="00202B02"/>
    <w:rsid w:val="002036F3"/>
    <w:rsid w:val="00204541"/>
    <w:rsid w:val="00207D16"/>
    <w:rsid w:val="002124EF"/>
    <w:rsid w:val="0021555A"/>
    <w:rsid w:val="00215ADA"/>
    <w:rsid w:val="00215E2D"/>
    <w:rsid w:val="00216D93"/>
    <w:rsid w:val="002178C1"/>
    <w:rsid w:val="00221E3E"/>
    <w:rsid w:val="00222B99"/>
    <w:rsid w:val="00224FED"/>
    <w:rsid w:val="00226731"/>
    <w:rsid w:val="00231004"/>
    <w:rsid w:val="00234C2C"/>
    <w:rsid w:val="00234DD5"/>
    <w:rsid w:val="00240DAE"/>
    <w:rsid w:val="00240E50"/>
    <w:rsid w:val="002412AD"/>
    <w:rsid w:val="002416CE"/>
    <w:rsid w:val="00241729"/>
    <w:rsid w:val="0024474D"/>
    <w:rsid w:val="00244E33"/>
    <w:rsid w:val="0024596C"/>
    <w:rsid w:val="002473D9"/>
    <w:rsid w:val="00247ECF"/>
    <w:rsid w:val="00252061"/>
    <w:rsid w:val="00253C2F"/>
    <w:rsid w:val="002546EC"/>
    <w:rsid w:val="0025554A"/>
    <w:rsid w:val="0025654C"/>
    <w:rsid w:val="00256B1D"/>
    <w:rsid w:val="00256E8E"/>
    <w:rsid w:val="00263D0B"/>
    <w:rsid w:val="00264098"/>
    <w:rsid w:val="00266A20"/>
    <w:rsid w:val="00266BC4"/>
    <w:rsid w:val="00267B62"/>
    <w:rsid w:val="00272805"/>
    <w:rsid w:val="00273549"/>
    <w:rsid w:val="00276D54"/>
    <w:rsid w:val="00280717"/>
    <w:rsid w:val="00284E47"/>
    <w:rsid w:val="002851A8"/>
    <w:rsid w:val="00290EB4"/>
    <w:rsid w:val="00291970"/>
    <w:rsid w:val="002946A8"/>
    <w:rsid w:val="0029663C"/>
    <w:rsid w:val="00297179"/>
    <w:rsid w:val="0029730C"/>
    <w:rsid w:val="002A13D8"/>
    <w:rsid w:val="002A2571"/>
    <w:rsid w:val="002B1221"/>
    <w:rsid w:val="002B3A16"/>
    <w:rsid w:val="002B59CE"/>
    <w:rsid w:val="002B5EDA"/>
    <w:rsid w:val="002C008C"/>
    <w:rsid w:val="002C2231"/>
    <w:rsid w:val="002C23EC"/>
    <w:rsid w:val="002D0FC1"/>
    <w:rsid w:val="002D5D58"/>
    <w:rsid w:val="002E2906"/>
    <w:rsid w:val="002E5D41"/>
    <w:rsid w:val="002E6619"/>
    <w:rsid w:val="002F296F"/>
    <w:rsid w:val="002F48EC"/>
    <w:rsid w:val="002F5B64"/>
    <w:rsid w:val="00300E50"/>
    <w:rsid w:val="00302B87"/>
    <w:rsid w:val="003033C7"/>
    <w:rsid w:val="003050AF"/>
    <w:rsid w:val="0031059E"/>
    <w:rsid w:val="00311D65"/>
    <w:rsid w:val="003132C4"/>
    <w:rsid w:val="003166AB"/>
    <w:rsid w:val="00316DAE"/>
    <w:rsid w:val="00317C36"/>
    <w:rsid w:val="00320BCC"/>
    <w:rsid w:val="003231C5"/>
    <w:rsid w:val="00325653"/>
    <w:rsid w:val="00326369"/>
    <w:rsid w:val="003424C8"/>
    <w:rsid w:val="00345502"/>
    <w:rsid w:val="00346167"/>
    <w:rsid w:val="0034772C"/>
    <w:rsid w:val="00350988"/>
    <w:rsid w:val="00352758"/>
    <w:rsid w:val="00353547"/>
    <w:rsid w:val="00353BD1"/>
    <w:rsid w:val="00356AEC"/>
    <w:rsid w:val="00356F07"/>
    <w:rsid w:val="00365EC9"/>
    <w:rsid w:val="003670BE"/>
    <w:rsid w:val="003671D1"/>
    <w:rsid w:val="00370167"/>
    <w:rsid w:val="00370FF8"/>
    <w:rsid w:val="00372713"/>
    <w:rsid w:val="0037321D"/>
    <w:rsid w:val="003764DA"/>
    <w:rsid w:val="00377B18"/>
    <w:rsid w:val="003813B2"/>
    <w:rsid w:val="00382284"/>
    <w:rsid w:val="003847F1"/>
    <w:rsid w:val="00384F1A"/>
    <w:rsid w:val="003859ED"/>
    <w:rsid w:val="003904C8"/>
    <w:rsid w:val="0039267F"/>
    <w:rsid w:val="00396510"/>
    <w:rsid w:val="003A4517"/>
    <w:rsid w:val="003A5972"/>
    <w:rsid w:val="003B4B33"/>
    <w:rsid w:val="003B6278"/>
    <w:rsid w:val="003C1C74"/>
    <w:rsid w:val="003C3FBF"/>
    <w:rsid w:val="003C6E53"/>
    <w:rsid w:val="003D12F6"/>
    <w:rsid w:val="003D19CB"/>
    <w:rsid w:val="003D1A77"/>
    <w:rsid w:val="003D1B50"/>
    <w:rsid w:val="003D36E8"/>
    <w:rsid w:val="003E428B"/>
    <w:rsid w:val="003E60DE"/>
    <w:rsid w:val="003E7C8A"/>
    <w:rsid w:val="003F2ACA"/>
    <w:rsid w:val="003F5255"/>
    <w:rsid w:val="003F7AB9"/>
    <w:rsid w:val="00402726"/>
    <w:rsid w:val="00402F00"/>
    <w:rsid w:val="00404CE9"/>
    <w:rsid w:val="0041455B"/>
    <w:rsid w:val="00417BCD"/>
    <w:rsid w:val="00420E7B"/>
    <w:rsid w:val="004243E8"/>
    <w:rsid w:val="004276BA"/>
    <w:rsid w:val="00430BAC"/>
    <w:rsid w:val="004321FF"/>
    <w:rsid w:val="00440067"/>
    <w:rsid w:val="004406BE"/>
    <w:rsid w:val="00441AEF"/>
    <w:rsid w:val="004420F1"/>
    <w:rsid w:val="00443C45"/>
    <w:rsid w:val="0045132E"/>
    <w:rsid w:val="00454A7A"/>
    <w:rsid w:val="00454D47"/>
    <w:rsid w:val="00456EBF"/>
    <w:rsid w:val="004635DB"/>
    <w:rsid w:val="0046425D"/>
    <w:rsid w:val="0046791B"/>
    <w:rsid w:val="00470AC7"/>
    <w:rsid w:val="00474155"/>
    <w:rsid w:val="004741D7"/>
    <w:rsid w:val="00476420"/>
    <w:rsid w:val="004817CB"/>
    <w:rsid w:val="00485901"/>
    <w:rsid w:val="0048708D"/>
    <w:rsid w:val="00492D78"/>
    <w:rsid w:val="004949B4"/>
    <w:rsid w:val="004A1165"/>
    <w:rsid w:val="004A3E0B"/>
    <w:rsid w:val="004A3EEA"/>
    <w:rsid w:val="004A4C5C"/>
    <w:rsid w:val="004A518E"/>
    <w:rsid w:val="004B1E53"/>
    <w:rsid w:val="004B2A0D"/>
    <w:rsid w:val="004B3ECE"/>
    <w:rsid w:val="004B51DC"/>
    <w:rsid w:val="004C0885"/>
    <w:rsid w:val="004C4BDC"/>
    <w:rsid w:val="004C6C42"/>
    <w:rsid w:val="004D20D3"/>
    <w:rsid w:val="004D73FD"/>
    <w:rsid w:val="004D7584"/>
    <w:rsid w:val="004E22C6"/>
    <w:rsid w:val="004F1C31"/>
    <w:rsid w:val="004F7047"/>
    <w:rsid w:val="004F748F"/>
    <w:rsid w:val="004F7F80"/>
    <w:rsid w:val="00501A01"/>
    <w:rsid w:val="005069F2"/>
    <w:rsid w:val="0051076D"/>
    <w:rsid w:val="00511CFD"/>
    <w:rsid w:val="00515D36"/>
    <w:rsid w:val="00521E28"/>
    <w:rsid w:val="00522E3B"/>
    <w:rsid w:val="0052327D"/>
    <w:rsid w:val="00525BB2"/>
    <w:rsid w:val="00527574"/>
    <w:rsid w:val="005302E9"/>
    <w:rsid w:val="00531694"/>
    <w:rsid w:val="005358CD"/>
    <w:rsid w:val="00535A50"/>
    <w:rsid w:val="0054348A"/>
    <w:rsid w:val="00543BFE"/>
    <w:rsid w:val="0054469A"/>
    <w:rsid w:val="0054708E"/>
    <w:rsid w:val="00547C7E"/>
    <w:rsid w:val="00553023"/>
    <w:rsid w:val="00554F10"/>
    <w:rsid w:val="00556A67"/>
    <w:rsid w:val="00562953"/>
    <w:rsid w:val="00567FE4"/>
    <w:rsid w:val="0057086F"/>
    <w:rsid w:val="00571320"/>
    <w:rsid w:val="00571385"/>
    <w:rsid w:val="00571CFC"/>
    <w:rsid w:val="00572390"/>
    <w:rsid w:val="00575008"/>
    <w:rsid w:val="00580EFF"/>
    <w:rsid w:val="00582122"/>
    <w:rsid w:val="005854DB"/>
    <w:rsid w:val="00586BCB"/>
    <w:rsid w:val="00587490"/>
    <w:rsid w:val="005901BA"/>
    <w:rsid w:val="00595324"/>
    <w:rsid w:val="00595FEA"/>
    <w:rsid w:val="00597417"/>
    <w:rsid w:val="005977DE"/>
    <w:rsid w:val="00597C84"/>
    <w:rsid w:val="005A0398"/>
    <w:rsid w:val="005A2476"/>
    <w:rsid w:val="005A2B53"/>
    <w:rsid w:val="005A306B"/>
    <w:rsid w:val="005A428F"/>
    <w:rsid w:val="005A4412"/>
    <w:rsid w:val="005A570D"/>
    <w:rsid w:val="005A5E03"/>
    <w:rsid w:val="005B00EA"/>
    <w:rsid w:val="005B2080"/>
    <w:rsid w:val="005B60F2"/>
    <w:rsid w:val="005B64A1"/>
    <w:rsid w:val="005C56B6"/>
    <w:rsid w:val="005C79A8"/>
    <w:rsid w:val="005D6025"/>
    <w:rsid w:val="005D7C64"/>
    <w:rsid w:val="005F2D6C"/>
    <w:rsid w:val="005F2FB8"/>
    <w:rsid w:val="005F3AD6"/>
    <w:rsid w:val="005F4E84"/>
    <w:rsid w:val="00603D33"/>
    <w:rsid w:val="00612684"/>
    <w:rsid w:val="00613B7E"/>
    <w:rsid w:val="00614071"/>
    <w:rsid w:val="00614672"/>
    <w:rsid w:val="0061498E"/>
    <w:rsid w:val="00615460"/>
    <w:rsid w:val="00617BB0"/>
    <w:rsid w:val="00632684"/>
    <w:rsid w:val="006336B0"/>
    <w:rsid w:val="00634101"/>
    <w:rsid w:val="00634478"/>
    <w:rsid w:val="00634B82"/>
    <w:rsid w:val="0063515D"/>
    <w:rsid w:val="00635879"/>
    <w:rsid w:val="00635ECD"/>
    <w:rsid w:val="006430CE"/>
    <w:rsid w:val="006506F3"/>
    <w:rsid w:val="00651304"/>
    <w:rsid w:val="0065328B"/>
    <w:rsid w:val="00654BE7"/>
    <w:rsid w:val="006568BD"/>
    <w:rsid w:val="00657942"/>
    <w:rsid w:val="00660195"/>
    <w:rsid w:val="00662A28"/>
    <w:rsid w:val="006657BA"/>
    <w:rsid w:val="00666C92"/>
    <w:rsid w:val="0067451E"/>
    <w:rsid w:val="00674DF0"/>
    <w:rsid w:val="00674E80"/>
    <w:rsid w:val="00677692"/>
    <w:rsid w:val="00680043"/>
    <w:rsid w:val="0068008F"/>
    <w:rsid w:val="006815D4"/>
    <w:rsid w:val="00683060"/>
    <w:rsid w:val="0068387D"/>
    <w:rsid w:val="00685002"/>
    <w:rsid w:val="006865DE"/>
    <w:rsid w:val="00687E37"/>
    <w:rsid w:val="00692B35"/>
    <w:rsid w:val="006A149D"/>
    <w:rsid w:val="006A219E"/>
    <w:rsid w:val="006A2383"/>
    <w:rsid w:val="006A6896"/>
    <w:rsid w:val="006A731D"/>
    <w:rsid w:val="006B0FD9"/>
    <w:rsid w:val="006B69F9"/>
    <w:rsid w:val="006C2D80"/>
    <w:rsid w:val="006C330A"/>
    <w:rsid w:val="006C3B03"/>
    <w:rsid w:val="006C6578"/>
    <w:rsid w:val="006D2992"/>
    <w:rsid w:val="006D2C43"/>
    <w:rsid w:val="006D5FE5"/>
    <w:rsid w:val="006D6A4C"/>
    <w:rsid w:val="006D74C5"/>
    <w:rsid w:val="006E0F3A"/>
    <w:rsid w:val="006E1318"/>
    <w:rsid w:val="006E3A16"/>
    <w:rsid w:val="006E434A"/>
    <w:rsid w:val="006E66A6"/>
    <w:rsid w:val="006E66BF"/>
    <w:rsid w:val="006E75B4"/>
    <w:rsid w:val="006F2B37"/>
    <w:rsid w:val="0070167F"/>
    <w:rsid w:val="00712870"/>
    <w:rsid w:val="00713FFD"/>
    <w:rsid w:val="007151B5"/>
    <w:rsid w:val="00715934"/>
    <w:rsid w:val="007175C9"/>
    <w:rsid w:val="007232C6"/>
    <w:rsid w:val="00723B82"/>
    <w:rsid w:val="00723CEB"/>
    <w:rsid w:val="007312D4"/>
    <w:rsid w:val="00735BE3"/>
    <w:rsid w:val="007364E4"/>
    <w:rsid w:val="00737A67"/>
    <w:rsid w:val="007405C7"/>
    <w:rsid w:val="00741C41"/>
    <w:rsid w:val="00743A5B"/>
    <w:rsid w:val="00745704"/>
    <w:rsid w:val="007457F0"/>
    <w:rsid w:val="00745AA1"/>
    <w:rsid w:val="00754019"/>
    <w:rsid w:val="00754B39"/>
    <w:rsid w:val="007604D9"/>
    <w:rsid w:val="007611BC"/>
    <w:rsid w:val="0076444D"/>
    <w:rsid w:val="00767110"/>
    <w:rsid w:val="007700E9"/>
    <w:rsid w:val="00771F46"/>
    <w:rsid w:val="007827EA"/>
    <w:rsid w:val="00784DC2"/>
    <w:rsid w:val="007853A8"/>
    <w:rsid w:val="007861BC"/>
    <w:rsid w:val="00790ED9"/>
    <w:rsid w:val="00793F69"/>
    <w:rsid w:val="00797517"/>
    <w:rsid w:val="00797952"/>
    <w:rsid w:val="007A13F6"/>
    <w:rsid w:val="007A1AB3"/>
    <w:rsid w:val="007A1DE2"/>
    <w:rsid w:val="007A4D30"/>
    <w:rsid w:val="007A686A"/>
    <w:rsid w:val="007B5616"/>
    <w:rsid w:val="007C3B7E"/>
    <w:rsid w:val="007C3FCB"/>
    <w:rsid w:val="007C682C"/>
    <w:rsid w:val="007C7143"/>
    <w:rsid w:val="007D0DB7"/>
    <w:rsid w:val="007D2A00"/>
    <w:rsid w:val="007D7AF7"/>
    <w:rsid w:val="007E6B22"/>
    <w:rsid w:val="007E76FC"/>
    <w:rsid w:val="007F1851"/>
    <w:rsid w:val="007F3658"/>
    <w:rsid w:val="007F4AE3"/>
    <w:rsid w:val="007F4BFB"/>
    <w:rsid w:val="007F4DA2"/>
    <w:rsid w:val="007F6112"/>
    <w:rsid w:val="007F6650"/>
    <w:rsid w:val="008058FF"/>
    <w:rsid w:val="00805CEE"/>
    <w:rsid w:val="00806E34"/>
    <w:rsid w:val="00811082"/>
    <w:rsid w:val="0081138F"/>
    <w:rsid w:val="00814DF4"/>
    <w:rsid w:val="008218FF"/>
    <w:rsid w:val="00821AA9"/>
    <w:rsid w:val="0082272E"/>
    <w:rsid w:val="00825B4D"/>
    <w:rsid w:val="0084066D"/>
    <w:rsid w:val="00841F28"/>
    <w:rsid w:val="008428A9"/>
    <w:rsid w:val="008442A4"/>
    <w:rsid w:val="00844565"/>
    <w:rsid w:val="00845010"/>
    <w:rsid w:val="00847578"/>
    <w:rsid w:val="00850D9C"/>
    <w:rsid w:val="00851905"/>
    <w:rsid w:val="008547D9"/>
    <w:rsid w:val="0085704D"/>
    <w:rsid w:val="00857720"/>
    <w:rsid w:val="00861692"/>
    <w:rsid w:val="00862617"/>
    <w:rsid w:val="00862CCB"/>
    <w:rsid w:val="00864AE9"/>
    <w:rsid w:val="00864E79"/>
    <w:rsid w:val="008663BE"/>
    <w:rsid w:val="00866AF4"/>
    <w:rsid w:val="00866B06"/>
    <w:rsid w:val="00870D18"/>
    <w:rsid w:val="00873446"/>
    <w:rsid w:val="008844C1"/>
    <w:rsid w:val="00885115"/>
    <w:rsid w:val="00886FB3"/>
    <w:rsid w:val="00887241"/>
    <w:rsid w:val="00895ABD"/>
    <w:rsid w:val="008A0570"/>
    <w:rsid w:val="008A100D"/>
    <w:rsid w:val="008A103B"/>
    <w:rsid w:val="008A1482"/>
    <w:rsid w:val="008A79D5"/>
    <w:rsid w:val="008A7BEF"/>
    <w:rsid w:val="008B1AA1"/>
    <w:rsid w:val="008B3151"/>
    <w:rsid w:val="008B3239"/>
    <w:rsid w:val="008B4569"/>
    <w:rsid w:val="008B5D54"/>
    <w:rsid w:val="008B697F"/>
    <w:rsid w:val="008C0DB5"/>
    <w:rsid w:val="008C1D89"/>
    <w:rsid w:val="008C4F2E"/>
    <w:rsid w:val="008D25EF"/>
    <w:rsid w:val="008D276F"/>
    <w:rsid w:val="008D4390"/>
    <w:rsid w:val="008D478E"/>
    <w:rsid w:val="008E46D1"/>
    <w:rsid w:val="008E4F99"/>
    <w:rsid w:val="008E6B4C"/>
    <w:rsid w:val="008F2EE9"/>
    <w:rsid w:val="008F6FD3"/>
    <w:rsid w:val="008F7169"/>
    <w:rsid w:val="00901BA9"/>
    <w:rsid w:val="00903B39"/>
    <w:rsid w:val="0090482B"/>
    <w:rsid w:val="0090584D"/>
    <w:rsid w:val="009134F8"/>
    <w:rsid w:val="00915DDA"/>
    <w:rsid w:val="00916C05"/>
    <w:rsid w:val="009179CE"/>
    <w:rsid w:val="00921318"/>
    <w:rsid w:val="00921D6A"/>
    <w:rsid w:val="00921FB8"/>
    <w:rsid w:val="00922FB6"/>
    <w:rsid w:val="0092551A"/>
    <w:rsid w:val="0092559C"/>
    <w:rsid w:val="009262D2"/>
    <w:rsid w:val="00926A48"/>
    <w:rsid w:val="009333E0"/>
    <w:rsid w:val="009348CD"/>
    <w:rsid w:val="00940A9F"/>
    <w:rsid w:val="00941BB3"/>
    <w:rsid w:val="009428D3"/>
    <w:rsid w:val="00942BBE"/>
    <w:rsid w:val="009452F3"/>
    <w:rsid w:val="00945FE7"/>
    <w:rsid w:val="00946F18"/>
    <w:rsid w:val="00947CBF"/>
    <w:rsid w:val="00950363"/>
    <w:rsid w:val="009509F5"/>
    <w:rsid w:val="00952590"/>
    <w:rsid w:val="009527AC"/>
    <w:rsid w:val="00952CC9"/>
    <w:rsid w:val="00961817"/>
    <w:rsid w:val="00970EE7"/>
    <w:rsid w:val="009724DE"/>
    <w:rsid w:val="00972D2F"/>
    <w:rsid w:val="0097312A"/>
    <w:rsid w:val="0098348D"/>
    <w:rsid w:val="00984157"/>
    <w:rsid w:val="00984BC4"/>
    <w:rsid w:val="00985396"/>
    <w:rsid w:val="00987F38"/>
    <w:rsid w:val="00991117"/>
    <w:rsid w:val="009942E6"/>
    <w:rsid w:val="00996B9E"/>
    <w:rsid w:val="009A0F91"/>
    <w:rsid w:val="009A1A43"/>
    <w:rsid w:val="009A67D6"/>
    <w:rsid w:val="009A7871"/>
    <w:rsid w:val="009B08B0"/>
    <w:rsid w:val="009B1D93"/>
    <w:rsid w:val="009B27F5"/>
    <w:rsid w:val="009B69D9"/>
    <w:rsid w:val="009C0D6A"/>
    <w:rsid w:val="009C13F9"/>
    <w:rsid w:val="009C145F"/>
    <w:rsid w:val="009C4307"/>
    <w:rsid w:val="009C4D02"/>
    <w:rsid w:val="009C52B2"/>
    <w:rsid w:val="009C73B6"/>
    <w:rsid w:val="009C75E6"/>
    <w:rsid w:val="009C761A"/>
    <w:rsid w:val="009C77A9"/>
    <w:rsid w:val="009C78B7"/>
    <w:rsid w:val="009D16E4"/>
    <w:rsid w:val="009D1C97"/>
    <w:rsid w:val="009D2A37"/>
    <w:rsid w:val="009D2DC8"/>
    <w:rsid w:val="009D4347"/>
    <w:rsid w:val="009D4F86"/>
    <w:rsid w:val="009D602E"/>
    <w:rsid w:val="009D6F90"/>
    <w:rsid w:val="009D780E"/>
    <w:rsid w:val="009D7F30"/>
    <w:rsid w:val="009E47B8"/>
    <w:rsid w:val="009E4CA4"/>
    <w:rsid w:val="009E6E33"/>
    <w:rsid w:val="009F1095"/>
    <w:rsid w:val="009F10DD"/>
    <w:rsid w:val="009F3754"/>
    <w:rsid w:val="009F3CB0"/>
    <w:rsid w:val="00A007EF"/>
    <w:rsid w:val="00A00AC5"/>
    <w:rsid w:val="00A019C8"/>
    <w:rsid w:val="00A022E4"/>
    <w:rsid w:val="00A02D83"/>
    <w:rsid w:val="00A03B69"/>
    <w:rsid w:val="00A05B4C"/>
    <w:rsid w:val="00A06C93"/>
    <w:rsid w:val="00A079EA"/>
    <w:rsid w:val="00A10C05"/>
    <w:rsid w:val="00A129BF"/>
    <w:rsid w:val="00A14B0B"/>
    <w:rsid w:val="00A16F48"/>
    <w:rsid w:val="00A22055"/>
    <w:rsid w:val="00A233FA"/>
    <w:rsid w:val="00A23D77"/>
    <w:rsid w:val="00A23D83"/>
    <w:rsid w:val="00A2694F"/>
    <w:rsid w:val="00A272C0"/>
    <w:rsid w:val="00A30CAC"/>
    <w:rsid w:val="00A32DC9"/>
    <w:rsid w:val="00A3391A"/>
    <w:rsid w:val="00A34934"/>
    <w:rsid w:val="00A354FE"/>
    <w:rsid w:val="00A40AB5"/>
    <w:rsid w:val="00A429AB"/>
    <w:rsid w:val="00A45346"/>
    <w:rsid w:val="00A461D4"/>
    <w:rsid w:val="00A50A5B"/>
    <w:rsid w:val="00A52656"/>
    <w:rsid w:val="00A54FDC"/>
    <w:rsid w:val="00A55B3A"/>
    <w:rsid w:val="00A61D0E"/>
    <w:rsid w:val="00A61DBD"/>
    <w:rsid w:val="00A63332"/>
    <w:rsid w:val="00A6686C"/>
    <w:rsid w:val="00A70879"/>
    <w:rsid w:val="00A7163A"/>
    <w:rsid w:val="00A73CCA"/>
    <w:rsid w:val="00A752BC"/>
    <w:rsid w:val="00A82232"/>
    <w:rsid w:val="00A83856"/>
    <w:rsid w:val="00A857B0"/>
    <w:rsid w:val="00A86FC3"/>
    <w:rsid w:val="00A92D34"/>
    <w:rsid w:val="00A95F23"/>
    <w:rsid w:val="00A97FD5"/>
    <w:rsid w:val="00AA08A2"/>
    <w:rsid w:val="00AA22A5"/>
    <w:rsid w:val="00AA3F0A"/>
    <w:rsid w:val="00AA3F8B"/>
    <w:rsid w:val="00AB0318"/>
    <w:rsid w:val="00AB5F6A"/>
    <w:rsid w:val="00AB6E4E"/>
    <w:rsid w:val="00AC0477"/>
    <w:rsid w:val="00AC17A8"/>
    <w:rsid w:val="00AC19F7"/>
    <w:rsid w:val="00AC2B5B"/>
    <w:rsid w:val="00AC348F"/>
    <w:rsid w:val="00AC3970"/>
    <w:rsid w:val="00AC5D05"/>
    <w:rsid w:val="00AC61CE"/>
    <w:rsid w:val="00AC656A"/>
    <w:rsid w:val="00AC6595"/>
    <w:rsid w:val="00AC7828"/>
    <w:rsid w:val="00AD0213"/>
    <w:rsid w:val="00AD0948"/>
    <w:rsid w:val="00AD1F76"/>
    <w:rsid w:val="00AD5964"/>
    <w:rsid w:val="00AD5C19"/>
    <w:rsid w:val="00AE06B9"/>
    <w:rsid w:val="00AE11E4"/>
    <w:rsid w:val="00AE13D0"/>
    <w:rsid w:val="00AE16E2"/>
    <w:rsid w:val="00AE19AE"/>
    <w:rsid w:val="00AE3509"/>
    <w:rsid w:val="00AE6786"/>
    <w:rsid w:val="00AF0838"/>
    <w:rsid w:val="00AF44B6"/>
    <w:rsid w:val="00AF51A9"/>
    <w:rsid w:val="00AF56CF"/>
    <w:rsid w:val="00B05068"/>
    <w:rsid w:val="00B0563C"/>
    <w:rsid w:val="00B121E3"/>
    <w:rsid w:val="00B211CE"/>
    <w:rsid w:val="00B24D18"/>
    <w:rsid w:val="00B252DB"/>
    <w:rsid w:val="00B2562F"/>
    <w:rsid w:val="00B25756"/>
    <w:rsid w:val="00B313C1"/>
    <w:rsid w:val="00B324B8"/>
    <w:rsid w:val="00B3255D"/>
    <w:rsid w:val="00B36B1B"/>
    <w:rsid w:val="00B37E95"/>
    <w:rsid w:val="00B417AE"/>
    <w:rsid w:val="00B43577"/>
    <w:rsid w:val="00B4447F"/>
    <w:rsid w:val="00B44EC9"/>
    <w:rsid w:val="00B45230"/>
    <w:rsid w:val="00B45E5B"/>
    <w:rsid w:val="00B50C93"/>
    <w:rsid w:val="00B52675"/>
    <w:rsid w:val="00B55735"/>
    <w:rsid w:val="00B55F26"/>
    <w:rsid w:val="00B562B8"/>
    <w:rsid w:val="00B5672A"/>
    <w:rsid w:val="00B601D3"/>
    <w:rsid w:val="00B608AC"/>
    <w:rsid w:val="00B621F8"/>
    <w:rsid w:val="00B6326F"/>
    <w:rsid w:val="00B6479B"/>
    <w:rsid w:val="00B723B3"/>
    <w:rsid w:val="00B7478A"/>
    <w:rsid w:val="00B768C3"/>
    <w:rsid w:val="00B80956"/>
    <w:rsid w:val="00B81E0D"/>
    <w:rsid w:val="00B84480"/>
    <w:rsid w:val="00B85E10"/>
    <w:rsid w:val="00B875BB"/>
    <w:rsid w:val="00B91867"/>
    <w:rsid w:val="00B92321"/>
    <w:rsid w:val="00B926F9"/>
    <w:rsid w:val="00B96AE0"/>
    <w:rsid w:val="00B97099"/>
    <w:rsid w:val="00B979FD"/>
    <w:rsid w:val="00BA2589"/>
    <w:rsid w:val="00BA35E6"/>
    <w:rsid w:val="00BA4367"/>
    <w:rsid w:val="00BA4874"/>
    <w:rsid w:val="00BA6447"/>
    <w:rsid w:val="00BA6ADE"/>
    <w:rsid w:val="00BB0659"/>
    <w:rsid w:val="00BB14BE"/>
    <w:rsid w:val="00BB29B9"/>
    <w:rsid w:val="00BB2CD1"/>
    <w:rsid w:val="00BB35EA"/>
    <w:rsid w:val="00BB4894"/>
    <w:rsid w:val="00BB601C"/>
    <w:rsid w:val="00BC02E5"/>
    <w:rsid w:val="00BC05E3"/>
    <w:rsid w:val="00BC257C"/>
    <w:rsid w:val="00BC293E"/>
    <w:rsid w:val="00BC38EB"/>
    <w:rsid w:val="00BC49C9"/>
    <w:rsid w:val="00BC57A7"/>
    <w:rsid w:val="00BC5D11"/>
    <w:rsid w:val="00BC6210"/>
    <w:rsid w:val="00BD1A93"/>
    <w:rsid w:val="00BD4AD4"/>
    <w:rsid w:val="00BD5783"/>
    <w:rsid w:val="00BD5A9E"/>
    <w:rsid w:val="00BD62F1"/>
    <w:rsid w:val="00BD7356"/>
    <w:rsid w:val="00BE241C"/>
    <w:rsid w:val="00BE5923"/>
    <w:rsid w:val="00BF1A7A"/>
    <w:rsid w:val="00BF1DF1"/>
    <w:rsid w:val="00BF2373"/>
    <w:rsid w:val="00BF4DDD"/>
    <w:rsid w:val="00BF6EE4"/>
    <w:rsid w:val="00C02C34"/>
    <w:rsid w:val="00C03879"/>
    <w:rsid w:val="00C05AE6"/>
    <w:rsid w:val="00C07B79"/>
    <w:rsid w:val="00C104F9"/>
    <w:rsid w:val="00C10834"/>
    <w:rsid w:val="00C1138C"/>
    <w:rsid w:val="00C11DA0"/>
    <w:rsid w:val="00C12122"/>
    <w:rsid w:val="00C12365"/>
    <w:rsid w:val="00C138B4"/>
    <w:rsid w:val="00C14613"/>
    <w:rsid w:val="00C14A0A"/>
    <w:rsid w:val="00C17F11"/>
    <w:rsid w:val="00C20A08"/>
    <w:rsid w:val="00C258D9"/>
    <w:rsid w:val="00C3112B"/>
    <w:rsid w:val="00C31C09"/>
    <w:rsid w:val="00C34E65"/>
    <w:rsid w:val="00C42B2A"/>
    <w:rsid w:val="00C43449"/>
    <w:rsid w:val="00C535A2"/>
    <w:rsid w:val="00C55E85"/>
    <w:rsid w:val="00C561A0"/>
    <w:rsid w:val="00C56E61"/>
    <w:rsid w:val="00C56EEF"/>
    <w:rsid w:val="00C61015"/>
    <w:rsid w:val="00C6315B"/>
    <w:rsid w:val="00C70049"/>
    <w:rsid w:val="00C711D8"/>
    <w:rsid w:val="00C71805"/>
    <w:rsid w:val="00C71A4D"/>
    <w:rsid w:val="00C73F25"/>
    <w:rsid w:val="00C74C46"/>
    <w:rsid w:val="00C75A00"/>
    <w:rsid w:val="00C81A84"/>
    <w:rsid w:val="00C847C3"/>
    <w:rsid w:val="00C86B63"/>
    <w:rsid w:val="00C91DA7"/>
    <w:rsid w:val="00C92856"/>
    <w:rsid w:val="00C9546D"/>
    <w:rsid w:val="00C96C0D"/>
    <w:rsid w:val="00C97251"/>
    <w:rsid w:val="00C978BD"/>
    <w:rsid w:val="00CA1686"/>
    <w:rsid w:val="00CB4448"/>
    <w:rsid w:val="00CB62B6"/>
    <w:rsid w:val="00CB6BF5"/>
    <w:rsid w:val="00CB701D"/>
    <w:rsid w:val="00CC0E4A"/>
    <w:rsid w:val="00CC2DA9"/>
    <w:rsid w:val="00CC4489"/>
    <w:rsid w:val="00CC558D"/>
    <w:rsid w:val="00CD1B3D"/>
    <w:rsid w:val="00CD1D6C"/>
    <w:rsid w:val="00CD2B64"/>
    <w:rsid w:val="00CD630C"/>
    <w:rsid w:val="00CD76A9"/>
    <w:rsid w:val="00CE0A80"/>
    <w:rsid w:val="00CE3A0F"/>
    <w:rsid w:val="00CF46BC"/>
    <w:rsid w:val="00CF6595"/>
    <w:rsid w:val="00D04B29"/>
    <w:rsid w:val="00D04B7E"/>
    <w:rsid w:val="00D055A8"/>
    <w:rsid w:val="00D05700"/>
    <w:rsid w:val="00D10C8A"/>
    <w:rsid w:val="00D10F83"/>
    <w:rsid w:val="00D111FB"/>
    <w:rsid w:val="00D12ABB"/>
    <w:rsid w:val="00D132BA"/>
    <w:rsid w:val="00D14195"/>
    <w:rsid w:val="00D1508B"/>
    <w:rsid w:val="00D153D7"/>
    <w:rsid w:val="00D170A0"/>
    <w:rsid w:val="00D20108"/>
    <w:rsid w:val="00D252A2"/>
    <w:rsid w:val="00D25DBE"/>
    <w:rsid w:val="00D27F3C"/>
    <w:rsid w:val="00D355D7"/>
    <w:rsid w:val="00D356E1"/>
    <w:rsid w:val="00D3629D"/>
    <w:rsid w:val="00D365E4"/>
    <w:rsid w:val="00D406CA"/>
    <w:rsid w:val="00D41082"/>
    <w:rsid w:val="00D41235"/>
    <w:rsid w:val="00D5166F"/>
    <w:rsid w:val="00D52147"/>
    <w:rsid w:val="00D541D5"/>
    <w:rsid w:val="00D54581"/>
    <w:rsid w:val="00D55E6A"/>
    <w:rsid w:val="00D64249"/>
    <w:rsid w:val="00D64B79"/>
    <w:rsid w:val="00D65977"/>
    <w:rsid w:val="00D7157D"/>
    <w:rsid w:val="00D72C96"/>
    <w:rsid w:val="00D763AB"/>
    <w:rsid w:val="00D770F7"/>
    <w:rsid w:val="00D80B1B"/>
    <w:rsid w:val="00D80CC3"/>
    <w:rsid w:val="00D82BF9"/>
    <w:rsid w:val="00D8372D"/>
    <w:rsid w:val="00D83C9D"/>
    <w:rsid w:val="00D84257"/>
    <w:rsid w:val="00D8770C"/>
    <w:rsid w:val="00D87AC9"/>
    <w:rsid w:val="00D9119F"/>
    <w:rsid w:val="00D93CD8"/>
    <w:rsid w:val="00D97E92"/>
    <w:rsid w:val="00DA4276"/>
    <w:rsid w:val="00DA5366"/>
    <w:rsid w:val="00DB019C"/>
    <w:rsid w:val="00DB3405"/>
    <w:rsid w:val="00DB5D90"/>
    <w:rsid w:val="00DB6260"/>
    <w:rsid w:val="00DC3B57"/>
    <w:rsid w:val="00DC4BBE"/>
    <w:rsid w:val="00DC57CC"/>
    <w:rsid w:val="00DC5A07"/>
    <w:rsid w:val="00DD2048"/>
    <w:rsid w:val="00DD4E24"/>
    <w:rsid w:val="00DE574A"/>
    <w:rsid w:val="00DE7D8A"/>
    <w:rsid w:val="00DF1A4E"/>
    <w:rsid w:val="00DF4436"/>
    <w:rsid w:val="00DF610D"/>
    <w:rsid w:val="00DF670A"/>
    <w:rsid w:val="00E02158"/>
    <w:rsid w:val="00E02E21"/>
    <w:rsid w:val="00E03430"/>
    <w:rsid w:val="00E06EC7"/>
    <w:rsid w:val="00E102F4"/>
    <w:rsid w:val="00E12584"/>
    <w:rsid w:val="00E13194"/>
    <w:rsid w:val="00E14F5F"/>
    <w:rsid w:val="00E179B5"/>
    <w:rsid w:val="00E213BD"/>
    <w:rsid w:val="00E22A8D"/>
    <w:rsid w:val="00E23CFD"/>
    <w:rsid w:val="00E26F90"/>
    <w:rsid w:val="00E2780D"/>
    <w:rsid w:val="00E40931"/>
    <w:rsid w:val="00E40DD8"/>
    <w:rsid w:val="00E40F59"/>
    <w:rsid w:val="00E45A3B"/>
    <w:rsid w:val="00E45CCE"/>
    <w:rsid w:val="00E478A9"/>
    <w:rsid w:val="00E51AA6"/>
    <w:rsid w:val="00E51F52"/>
    <w:rsid w:val="00E52B15"/>
    <w:rsid w:val="00E56BB6"/>
    <w:rsid w:val="00E57E44"/>
    <w:rsid w:val="00E60845"/>
    <w:rsid w:val="00E619E4"/>
    <w:rsid w:val="00E64498"/>
    <w:rsid w:val="00E663F4"/>
    <w:rsid w:val="00E66FCB"/>
    <w:rsid w:val="00E6734F"/>
    <w:rsid w:val="00E67EE5"/>
    <w:rsid w:val="00E72D52"/>
    <w:rsid w:val="00E72F64"/>
    <w:rsid w:val="00E74C38"/>
    <w:rsid w:val="00E75C6E"/>
    <w:rsid w:val="00E76717"/>
    <w:rsid w:val="00E84403"/>
    <w:rsid w:val="00E86FFA"/>
    <w:rsid w:val="00E879D7"/>
    <w:rsid w:val="00E9520C"/>
    <w:rsid w:val="00EA2F06"/>
    <w:rsid w:val="00EA4456"/>
    <w:rsid w:val="00EA6625"/>
    <w:rsid w:val="00EB0760"/>
    <w:rsid w:val="00EB1753"/>
    <w:rsid w:val="00EB3131"/>
    <w:rsid w:val="00EB3C84"/>
    <w:rsid w:val="00EB6E80"/>
    <w:rsid w:val="00EC0762"/>
    <w:rsid w:val="00EC1085"/>
    <w:rsid w:val="00EC46B1"/>
    <w:rsid w:val="00EC4FCF"/>
    <w:rsid w:val="00EC7969"/>
    <w:rsid w:val="00EC79EF"/>
    <w:rsid w:val="00ED10BF"/>
    <w:rsid w:val="00EE105A"/>
    <w:rsid w:val="00EE4530"/>
    <w:rsid w:val="00EE5AE8"/>
    <w:rsid w:val="00EE5E63"/>
    <w:rsid w:val="00EE628E"/>
    <w:rsid w:val="00EF3F6B"/>
    <w:rsid w:val="00EF5206"/>
    <w:rsid w:val="00EF5E65"/>
    <w:rsid w:val="00F02AD8"/>
    <w:rsid w:val="00F02C21"/>
    <w:rsid w:val="00F10EF5"/>
    <w:rsid w:val="00F128D8"/>
    <w:rsid w:val="00F20737"/>
    <w:rsid w:val="00F234E4"/>
    <w:rsid w:val="00F26BD9"/>
    <w:rsid w:val="00F357D0"/>
    <w:rsid w:val="00F36C5E"/>
    <w:rsid w:val="00F40A09"/>
    <w:rsid w:val="00F411B8"/>
    <w:rsid w:val="00F43F47"/>
    <w:rsid w:val="00F52238"/>
    <w:rsid w:val="00F52CFB"/>
    <w:rsid w:val="00F551BE"/>
    <w:rsid w:val="00F634CD"/>
    <w:rsid w:val="00F659F5"/>
    <w:rsid w:val="00F6789F"/>
    <w:rsid w:val="00F73EE4"/>
    <w:rsid w:val="00F74C15"/>
    <w:rsid w:val="00F764C7"/>
    <w:rsid w:val="00F76A03"/>
    <w:rsid w:val="00F771D6"/>
    <w:rsid w:val="00F816D0"/>
    <w:rsid w:val="00F81DCC"/>
    <w:rsid w:val="00F83239"/>
    <w:rsid w:val="00F83929"/>
    <w:rsid w:val="00F96BA8"/>
    <w:rsid w:val="00FA06A7"/>
    <w:rsid w:val="00FA0FAC"/>
    <w:rsid w:val="00FA1206"/>
    <w:rsid w:val="00FA4904"/>
    <w:rsid w:val="00FA56BA"/>
    <w:rsid w:val="00FB0413"/>
    <w:rsid w:val="00FB0E0E"/>
    <w:rsid w:val="00FB626C"/>
    <w:rsid w:val="00FC0651"/>
    <w:rsid w:val="00FC11F9"/>
    <w:rsid w:val="00FC27B8"/>
    <w:rsid w:val="00FD556F"/>
    <w:rsid w:val="00FD7B08"/>
    <w:rsid w:val="00FE1824"/>
    <w:rsid w:val="00FE2C7D"/>
    <w:rsid w:val="00FE3C44"/>
    <w:rsid w:val="00FE4615"/>
    <w:rsid w:val="00FE4DA6"/>
    <w:rsid w:val="00FE55D7"/>
    <w:rsid w:val="00FE56CE"/>
    <w:rsid w:val="00FE6E96"/>
    <w:rsid w:val="00FE7597"/>
    <w:rsid w:val="00FF0A01"/>
    <w:rsid w:val="00FF1241"/>
    <w:rsid w:val="00FF4B81"/>
    <w:rsid w:val="00FF572F"/>
    <w:rsid w:val="00FF67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6257"/>
    <o:shapelayout v:ext="edit">
      <o:idmap v:ext="edit" data="1"/>
    </o:shapelayout>
  </w:shapeDefaults>
  <w:decimalSymbol w:val="."/>
  <w:listSeparator w:val=","/>
  <w14:docId w14:val="4D17BF96"/>
  <w15:chartTrackingRefBased/>
  <w15:docId w15:val="{1D1EE2CA-9F76-43B1-BAC6-54749C5497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7157D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B5D54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8B5D54"/>
  </w:style>
  <w:style w:type="paragraph" w:styleId="Footer">
    <w:name w:val="footer"/>
    <w:basedOn w:val="Normal"/>
    <w:link w:val="FooterChar"/>
    <w:uiPriority w:val="99"/>
    <w:unhideWhenUsed/>
    <w:rsid w:val="008B5D54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8B5D54"/>
  </w:style>
  <w:style w:type="paragraph" w:styleId="ListParagraph">
    <w:name w:val="List Paragraph"/>
    <w:basedOn w:val="Normal"/>
    <w:uiPriority w:val="34"/>
    <w:qFormat/>
    <w:rsid w:val="00DC3B57"/>
    <w:pPr>
      <w:ind w:left="720"/>
      <w:contextualSpacing/>
    </w:pPr>
  </w:style>
  <w:style w:type="table" w:styleId="TableGrid">
    <w:name w:val="Table Grid"/>
    <w:basedOn w:val="TableNormal"/>
    <w:uiPriority w:val="59"/>
    <w:rsid w:val="000350FF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353BD1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179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179B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179B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179B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179B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179B5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179B5"/>
    <w:rPr>
      <w:rFonts w:ascii="Segoe UI" w:hAnsi="Segoe UI" w:cs="Segoe UI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6B69F9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F56C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56C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F56CF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F56CF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597C84"/>
    <w:rPr>
      <w:color w:val="808080"/>
    </w:rPr>
  </w:style>
  <w:style w:type="paragraph" w:styleId="Revision">
    <w:name w:val="Revision"/>
    <w:hidden/>
    <w:uiPriority w:val="99"/>
    <w:semiHidden/>
    <w:rsid w:val="004949B4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352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3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047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0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2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616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40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95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83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68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17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332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742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56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78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447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7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099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535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01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9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693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0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224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52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73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151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76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79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98644156-6442-419F-8A57-4354D59293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606</Words>
  <Characters>9160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107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kars, Jerome I. (CDC/OID/NCIRD)</dc:creator>
  <cp:keywords/>
  <dc:description/>
  <cp:lastModifiedBy>Tokars, Jerome (Jerry) (CDC/OID/NCIRD)</cp:lastModifiedBy>
  <cp:revision>3</cp:revision>
  <cp:lastPrinted>2017-11-17T17:37:00Z</cp:lastPrinted>
  <dcterms:created xsi:type="dcterms:W3CDTF">2017-11-17T21:54:00Z</dcterms:created>
  <dcterms:modified xsi:type="dcterms:W3CDTF">2017-11-17T21:55:00Z</dcterms:modified>
</cp:coreProperties>
</file>